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42C0AE" w14:textId="493907C7" w:rsidR="00241BFA" w:rsidRDefault="00B808AE" w:rsidP="00241BFA">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 </w:t>
      </w:r>
      <w:r w:rsidR="00241BFA">
        <w:rPr>
          <w:rFonts w:ascii="Arial" w:eastAsia="Times New Roman" w:hAnsi="Arial" w:cs="Arial"/>
          <w:color w:val="000000"/>
          <w:sz w:val="22"/>
          <w:szCs w:val="22"/>
        </w:rPr>
        <w:fldChar w:fldCharType="begin"/>
      </w:r>
      <w:r w:rsidR="00241BFA">
        <w:rPr>
          <w:rFonts w:ascii="Arial" w:eastAsia="Times New Roman" w:hAnsi="Arial" w:cs="Arial"/>
          <w:color w:val="000000"/>
          <w:sz w:val="22"/>
          <w:szCs w:val="22"/>
        </w:rPr>
        <w:instrText xml:space="preserve"> ADDIN ZOTERO_ITEM CSL_CITATION {"citationID":"rgIK36iI","properties":{"formattedCitation":"(Armstrong, Hamilton, and Sweeney 2006)","plainCitation":"(Armstrong, Hamilton, and Sweeney 2006)","noteIndex":0},"citationItems":[{"id":581,"uris":["http://zotero.org/users/local/Y2pNJapA/items/TRPDEH4R"],"uri":["http://zotero.org/users/local/Y2pNJapA/items/TRPDEH4R"],"itemData":{"id":581,"type":"article-journal","abstract":"This article explains why rates of sexual assault remain high on college campuses. Data are from a study of college life at a large midwestern university involving nine months of ethnographic observation of a women's floor in a “party dorm,” in-depth interviews with 42 of the floor residents, and 16 group interviews with other students. We show that sexual assault is a predictable outcome of a synergistic intersection of processes operating at individual, organizational, and interactional levels. Some processes are explicitly gendered, while others appear to be gender neutral. We discuss student homogeneity, expectations that partiers drink heavily and trust their party-mates, and residential arrangements. We explain how these factors intersect with more obviously gendered processes such as gender differences in sexual agendas, fraternity control of parties, and expectations that women be nice and defer to men. We show that partying produces fun as well as sexual assault, generating student resistance to criticizing the party scene or men's behavior in it. We conclude with implications for policy.","container-title":"Social Problems","DOI":"10.1525/sp.2006.53.4.483","ISSN":"0037-7791","issue":"4","journalAbbreviation":"Social Problems","page":"483-499","source":"Silverchair","title":"Sexual Assault on Campus: A Multilevel, Integrative Approach to Party Rape","title-short":"Sexual Assault on Campus","volume":"53","author":[{"family":"Armstrong","given":"Elizabeth A."},{"family":"Hamilton","given":"Laura"},{"family":"Sweeney","given":"Brian"}],"issued":{"date-parts":[["2006",11,1]]}}}],"schema":"https://github.com/citation-style-language/schema/raw/master/csl-citation.json"} </w:instrText>
      </w:r>
      <w:r w:rsidR="00241BFA">
        <w:rPr>
          <w:rFonts w:ascii="Arial" w:eastAsia="Times New Roman" w:hAnsi="Arial" w:cs="Arial"/>
          <w:color w:val="000000"/>
          <w:sz w:val="22"/>
          <w:szCs w:val="22"/>
        </w:rPr>
        <w:fldChar w:fldCharType="separate"/>
      </w:r>
      <w:r w:rsidR="00241BFA">
        <w:rPr>
          <w:rFonts w:ascii="Arial" w:eastAsia="Times New Roman" w:hAnsi="Arial" w:cs="Arial"/>
          <w:noProof/>
          <w:color w:val="000000"/>
          <w:sz w:val="22"/>
          <w:szCs w:val="22"/>
        </w:rPr>
        <w:t>(Armstrong, Hamilton, and Sweeney 2006)</w:t>
      </w:r>
      <w:r w:rsidR="00241BFA">
        <w:rPr>
          <w:rFonts w:ascii="Arial" w:eastAsia="Times New Roman" w:hAnsi="Arial" w:cs="Arial"/>
          <w:color w:val="000000"/>
          <w:sz w:val="22"/>
          <w:szCs w:val="22"/>
        </w:rPr>
        <w:fldChar w:fldCharType="end"/>
      </w:r>
      <w:r w:rsidR="00241BFA">
        <w:rPr>
          <w:rFonts w:ascii="Arial" w:eastAsia="Times New Roman" w:hAnsi="Arial" w:cs="Arial"/>
          <w:color w:val="000000"/>
          <w:sz w:val="22"/>
          <w:szCs w:val="22"/>
        </w:rPr>
        <w:t xml:space="preserve"> </w:t>
      </w:r>
    </w:p>
    <w:p w14:paraId="31E68138" w14:textId="77777777"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w:t>
      </w:r>
    </w:p>
    <w:p w14:paraId="72F8148D" w14:textId="77777777"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Data is from a study of college life at large midwestern university involving nine months of observation of a women’s floor in a party dorm and in-depth interview with 42 residents, and 16 group interviews. </w:t>
      </w:r>
    </w:p>
    <w:p w14:paraId="32394731" w14:textId="77777777"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Finding: Show that sexual assault is a predictable outcome. </w:t>
      </w:r>
    </w:p>
    <w:p w14:paraId="5A6CFC7D" w14:textId="20A9C183" w:rsidR="00241BFA" w:rsidRDefault="00241BFA"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econdary facts: Fraternities offer the most reliable and private source of alcohol for first-year students excluded from bars and parties because of age and social networks. Fraternities control every aspect of parties at their </w:t>
      </w:r>
      <w:proofErr w:type="spellStart"/>
      <w:r>
        <w:rPr>
          <w:rFonts w:ascii="Arial" w:eastAsia="Times New Roman" w:hAnsi="Arial" w:cs="Arial"/>
          <w:color w:val="000000"/>
          <w:sz w:val="22"/>
          <w:szCs w:val="22"/>
        </w:rPr>
        <w:t>hosues</w:t>
      </w:r>
      <w:proofErr w:type="spellEnd"/>
      <w:r>
        <w:rPr>
          <w:rFonts w:ascii="Arial" w:eastAsia="Times New Roman" w:hAnsi="Arial" w:cs="Arial"/>
          <w:color w:val="000000"/>
          <w:sz w:val="22"/>
          <w:szCs w:val="22"/>
        </w:rPr>
        <w:t>: themes, music, transportation, admission, access to alcohol, and movement of guests. Fraternities police the door of their parties, allowing in desirable guests (first-year women) and turning away others (</w:t>
      </w:r>
      <w:proofErr w:type="spellStart"/>
      <w:r>
        <w:rPr>
          <w:rFonts w:ascii="Arial" w:eastAsia="Times New Roman" w:hAnsi="Arial" w:cs="Arial"/>
          <w:color w:val="000000"/>
          <w:sz w:val="22"/>
          <w:szCs w:val="22"/>
        </w:rPr>
        <w:t>unaffliliated</w:t>
      </w:r>
      <w:proofErr w:type="spellEnd"/>
      <w:r>
        <w:rPr>
          <w:rFonts w:ascii="Arial" w:eastAsia="Times New Roman" w:hAnsi="Arial" w:cs="Arial"/>
          <w:color w:val="000000"/>
          <w:sz w:val="22"/>
          <w:szCs w:val="22"/>
        </w:rPr>
        <w:t xml:space="preserve"> men). The promise of more or better alcohol was often used to lure women into private spaces of fraternities</w:t>
      </w:r>
    </w:p>
    <w:p w14:paraId="2B7171FE" w14:textId="5031C304" w:rsidR="009C14DD" w:rsidRDefault="009C14DD" w:rsidP="00241BF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only at one school. Descriptive evidence. Small sample. Only looked at “party dorm” people whose opinions and experiences vary greatly from other college kids.</w:t>
      </w:r>
    </w:p>
    <w:p w14:paraId="21BB29DC" w14:textId="5CB53DD0" w:rsidR="00241BFA" w:rsidRDefault="009C14DD" w:rsidP="00241BFA">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9BLYeL8","properties":{"formattedCitation":"(Seabrook and Ward 2019)","plainCitation":"(Seabrook and Ward 2019)","noteIndex":0},"citationItems":[{"id":116,"uris":["http://zotero.org/users/local/Y2pNJapA/items/RAM8N9X4"],"uri":["http://zotero.org/users/local/Y2pNJapA/items/RAM8N9X4"],"itemData":{"id":116,"type":"article-journal","abstract":"To examine the link between fraternity membership and sexual assault perpetration, we used an experimental design to assess the role of perceptions in an ambiguous sexual assault scenario. Undergraduates (N = 408) were randomly assigned to either an experimental group where the perpetrator is a fraternity member or a control group where no fraternity information is given. Males rated perpetrators as less guilty and victims as more culpable when the perpetrator was a fraternity member, suggesting that sexual violence may be reinforced among fraternity members as they are both more likely to perpetrate sexual assault and less likely to be blamed.","container-title":"Violence Against Women","DOI":"10.1177/1077801218820196","ISSN":"1077-8012","issue":"12","journalAbbreviation":"Violence Against Women","language":"en","note":"publisher: SAGE Publications Inc","page":"1471-1490","source":"SAGE Journals","title":"Bros Will Be Bros? The Effect of Fraternity Membership on Perceived Culpability for Sexual Assault","title-short":"Bros Will Be Bros?","volume":"25","author":[{"family":"Seabrook","given":"Rita C."},{"family":"Ward","given":"L. Monique"}],"issued":{"date-parts":[["2019",10,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Seabrook and Ward 2019)</w:t>
      </w:r>
      <w:r>
        <w:rPr>
          <w:rFonts w:ascii="Arial" w:eastAsia="Times New Roman" w:hAnsi="Arial" w:cs="Arial"/>
          <w:color w:val="000000"/>
          <w:sz w:val="22"/>
          <w:szCs w:val="22"/>
        </w:rPr>
        <w:fldChar w:fldCharType="end"/>
      </w:r>
    </w:p>
    <w:p w14:paraId="30114328" w14:textId="3724FA79" w:rsidR="009C14DD" w:rsidRDefault="009C14DD" w:rsidP="009C14D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small random experiment</w:t>
      </w:r>
    </w:p>
    <w:p w14:paraId="348D9582" w14:textId="05A961BC" w:rsidR="009C14DD" w:rsidRDefault="009C14DD" w:rsidP="009C14D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w:t>
      </w:r>
      <w:r w:rsidR="00E47111">
        <w:rPr>
          <w:rFonts w:ascii="Arial" w:eastAsia="Times New Roman" w:hAnsi="Arial" w:cs="Arial"/>
          <w:color w:val="000000"/>
          <w:sz w:val="22"/>
          <w:szCs w:val="22"/>
        </w:rPr>
        <w:t>Undergraduates were randomly assigned at one university. Pooled from undergraduate psychology. 408 total. Treatment is whether fraternity information is given or not given when telling a story of sexual assault. Finds that fraternity members are seen as less guilty and victims as more culpable when perpetrator was a fraternity member. Large part of sample (28%) from fraternity or sorority.</w:t>
      </w:r>
    </w:p>
    <w:p w14:paraId="2448FDF2" w14:textId="3884D20F" w:rsidR="00E47111" w:rsidRDefault="00E47111" w:rsidP="009C14D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Small sample in which a large portion of the sample comes from a fraternity or sorority. This would make sense that fraternity and sorority members see their own as less culpable. While they control for Greek aff</w:t>
      </w:r>
      <w:r w:rsidR="00F06F8D">
        <w:rPr>
          <w:rFonts w:ascii="Arial" w:eastAsia="Times New Roman" w:hAnsi="Arial" w:cs="Arial"/>
          <w:color w:val="000000"/>
          <w:sz w:val="22"/>
          <w:szCs w:val="22"/>
        </w:rPr>
        <w:t>i</w:t>
      </w:r>
      <w:r>
        <w:rPr>
          <w:rFonts w:ascii="Arial" w:eastAsia="Times New Roman" w:hAnsi="Arial" w:cs="Arial"/>
          <w:color w:val="000000"/>
          <w:sz w:val="22"/>
          <w:szCs w:val="22"/>
        </w:rPr>
        <w:t xml:space="preserve">liation for women, they do not for men. </w:t>
      </w:r>
      <w:r w:rsidR="00F06F8D">
        <w:rPr>
          <w:rFonts w:ascii="Arial" w:eastAsia="Times New Roman" w:hAnsi="Arial" w:cs="Arial"/>
          <w:color w:val="000000"/>
          <w:sz w:val="22"/>
          <w:szCs w:val="22"/>
        </w:rPr>
        <w:t>Just one university.</w:t>
      </w:r>
    </w:p>
    <w:p w14:paraId="5A7B50B4" w14:textId="2168A596" w:rsidR="00B27E8A" w:rsidRDefault="00B27E8A" w:rsidP="00B27E8A">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T9j9V0Ah","properties":{"formattedCitation":"(Pike 2000)","plainCitation":"(Pike 2000)","noteIndex":0},"citationItems":[{"id":550,"uris":["http://zotero.org/users/local/Y2pNJapA/items/V9MZ9RN3"],"uri":["http://zotero.org/users/local/Y2pNJapA/items/V9MZ9RN3"],"itemData":{"id":550,"type":"article-journal","abstract":"In recent years, the role of fraternities and sororities on college campuses has come under increasing scrutiny. Results of the National Study of Student Learning (NSSL) indicate that membership in a Greek organization can have a negative effect on students' cognitive development, particularly during the first year of college. The present research sought to assess the generalizability of the NSSL findings to first-year students attending a research university in the Midwest. In contrast to the NSSL findings, results indicated that Greek students had higher levels of involvement and gains in general abilities than did non-Greek students. Moreover, Greeks' gains in cognitive development were the result of their social involvement. Implications for the Greek system, as well as implications for the study of college effects, are discussed.","container-title":"Research in Higher Education","ISSN":"0361-0365","issue":"1","note":"number: 1\npublisher: Springer","page":"117-139","source":"JSTOR","title":"The Influence of Fraternity or Sorority Membership on Students' College Experiences and Cognitive Development","volume":"41","author":[{"family":"Pike","given":"Gary R."}],"issued":{"date-parts":[["2000"]]}}}],"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Pike 2000)</w:t>
      </w:r>
      <w:r>
        <w:rPr>
          <w:rFonts w:ascii="Arial" w:eastAsia="Times New Roman" w:hAnsi="Arial" w:cs="Arial"/>
          <w:color w:val="000000"/>
          <w:sz w:val="22"/>
          <w:szCs w:val="22"/>
        </w:rPr>
        <w:fldChar w:fldCharType="end"/>
      </w:r>
    </w:p>
    <w:p w14:paraId="46A535D2" w14:textId="792C88A1" w:rsidR="00B27E8A" w:rsidRDefault="00B27E8A" w:rsidP="00B27E8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Descriptive</w:t>
      </w:r>
    </w:p>
    <w:p w14:paraId="3C827BF4" w14:textId="6AF9418A" w:rsidR="00B27E8A" w:rsidRDefault="00B27E8A" w:rsidP="00B27E8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w:t>
      </w:r>
      <w:r w:rsidR="006A72FF">
        <w:rPr>
          <w:rFonts w:ascii="Arial" w:eastAsia="Times New Roman" w:hAnsi="Arial" w:cs="Arial"/>
          <w:color w:val="000000"/>
          <w:sz w:val="22"/>
          <w:szCs w:val="22"/>
        </w:rPr>
        <w:t xml:space="preserve"> </w:t>
      </w:r>
    </w:p>
    <w:p w14:paraId="6169B4EA" w14:textId="360B73AF" w:rsidR="00B27E8A" w:rsidRDefault="00B27E8A" w:rsidP="00B27E8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Data: Uses the 1997 MU Freshman Survey. Sample population is first-time college students living on campus or in Greek housing. No international students. 31% response rate, 827 students. </w:t>
      </w:r>
      <w:r w:rsidR="009F199D">
        <w:rPr>
          <w:rFonts w:ascii="Arial" w:eastAsia="Times New Roman" w:hAnsi="Arial" w:cs="Arial"/>
          <w:color w:val="000000"/>
          <w:sz w:val="22"/>
          <w:szCs w:val="22"/>
        </w:rPr>
        <w:t>No compensation.</w:t>
      </w:r>
    </w:p>
    <w:p w14:paraId="7061D444" w14:textId="5B3728C9" w:rsidR="002214BC" w:rsidRDefault="002214BC" w:rsidP="002214BC">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RmxvkWh","properties":{"formattedCitation":"(Rooney and Smith 2019)","plainCitation":"(Rooney and Smith 2019)","noteIndex":0},"citationItems":[{"id":230,"uris":["http://zotero.org/users/local/Y2pNJapA/items/RX9X8QJE"],"uri":["http://zotero.org/users/local/Y2pNJapA/items/RX9X8QJE"],"itemData":{"id":230,"type":"article-journal","abstract":"Recently, many high-profile scandals have occurred on college campuses. How might scandals affect colleges' outcomes? To investigate, we construct a dataset of scandals at the top 100 U.S. universities from 2001 to 2013. We find that scandals with significant media coverage substantially reduce applications. For example, a scandal covered in a long-form news article leads to a 10% drop in applications the following year-roughly the same impact of dropping ten spots in prominent college rankings. This impact persists for 2 years. We find no impact on incoming student body competitiveness, yield, or alumni donations, and little effect on deterring future scandals. (JEL L82, I23, D83)","container-title":"Contemporary Economic Policy","DOI":"10.1111/coep.12427","ISSN":"1465-7287","issue":"3","language":"en","note":"_eprint: https://onlinelibrary.wiley.com/doi/pdf/10.1111/coep.12427","page":"492-508","source":"Wiley Online Library","title":"The Impact of Highly Publicized Campus Scandals on College Outcomes","volume":"37","author":[{"family":"Rooney","given":"Patrick"},{"family":"Smith","given":"Jonathan"}],"issued":{"date-parts":[["2019"]]}}}],"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Rooney and Smith 2019)</w:t>
      </w:r>
      <w:r>
        <w:rPr>
          <w:rFonts w:ascii="Arial" w:eastAsia="Times New Roman" w:hAnsi="Arial" w:cs="Arial"/>
          <w:color w:val="000000"/>
          <w:sz w:val="22"/>
          <w:szCs w:val="22"/>
        </w:rPr>
        <w:fldChar w:fldCharType="end"/>
      </w:r>
    </w:p>
    <w:p w14:paraId="6E247D7C" w14:textId="5DB4078E" w:rsidR="002214BC" w:rsidRDefault="002214BC"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5E92BA96" w14:textId="31DD9AA8" w:rsidR="002214BC" w:rsidRDefault="002214BC"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How do college scandals affect outcomes?</w:t>
      </w:r>
      <w:r w:rsidR="00511F02">
        <w:rPr>
          <w:rFonts w:ascii="Arial" w:eastAsia="Times New Roman" w:hAnsi="Arial" w:cs="Arial"/>
          <w:color w:val="000000"/>
          <w:sz w:val="22"/>
          <w:szCs w:val="22"/>
        </w:rPr>
        <w:t xml:space="preserve"> Scandals look at include sexual assaults, murders, hazing, and cheating. Murders and sexual assault make up 70% of the sample treatments. New York Times citations serves as a proxy for size of national media coverage.</w:t>
      </w:r>
      <w:r w:rsidR="00FD508F">
        <w:rPr>
          <w:rFonts w:ascii="Arial" w:eastAsia="Times New Roman" w:hAnsi="Arial" w:cs="Arial"/>
          <w:color w:val="000000"/>
          <w:sz w:val="22"/>
          <w:szCs w:val="22"/>
        </w:rPr>
        <w:t xml:space="preserve"> Find no effects on competitiveness, no effects on donations.</w:t>
      </w:r>
    </w:p>
    <w:p w14:paraId="25CA9666" w14:textId="1D82E218" w:rsidR="002214BC" w:rsidRDefault="002214BC"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Constructed a large data set of top 100 US universities from 2001-2013. Find that scandals with significant media coverage substantially reduce applications (10%).</w:t>
      </w:r>
    </w:p>
    <w:p w14:paraId="41287C00" w14:textId="3A19E908" w:rsidR="00FD508F" w:rsidRDefault="00FD508F" w:rsidP="002214BC">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Only looks at top 100 universities. Can’t look at effects of “snowballing”. For instance, scandals tend to get bigger and more salient as time goes on. While they look at persistent effects (no effects after 2 years), they can’t find the effects of scandals getting larger and larger.</w:t>
      </w:r>
    </w:p>
    <w:p w14:paraId="0F0D9A39" w14:textId="199A46E8" w:rsidR="00946EED" w:rsidRDefault="00214B1D" w:rsidP="00946EE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dMy6DuPT","properties":{"formattedCitation":"(Williams, Powell, and Wechsler 2003)","plainCitation":"(Williams, Powell, and Wechsler 2003)","noteIndex":0},"citationItems":[{"id":584,"uris":["http://zotero.org/users/local/Y2pNJapA/items/EAQ2T383"],"uri":["http://zotero.org/users/local/Y2pNJapA/items/EAQ2T383"],"itemData":{"id":584,"type":"article-journal","abstract":"It is often conjectured that a significant cost of youthful drinking is the future labour market consequences of having accumulated a lower stock of human capital. While several studies have investigated the effect of youthful drinking on the quantity of human capital stock accumulated, measured by years of education completed or high-school graduation, this paper investigates the effect of alcohol consumption on the quality of human capital stock accumulated as measured by college students GPA. Using data from the Harvard School of Public Health's College Alcohol Study, the indirect effect of the quantity of alcohol consumed on GPA is estimated through hours spent studying as well as the direct effect. Results show that the net total effect of alcohol consumption on GPA is negative for the sample of college students, and that the main effect is via a reduction in the hours spent studying. This finding confirms that high levels of alcohol consumption have an overall negative consequence for academic achievement, and hence future labour market outcomes.","container-title":"Applied Economics","DOI":"10.1080/0003684032000090735","ISSN":"0003-6846","issue":"10","note":"publisher: Routledge\n_eprint: https://doi.org/10.1080/0003684032000090735","page":"1227-1239","source":"Taylor and Francis+NEJM","title":"Does alcohol consumption reduce human capital accumulation? Evidence from the College Alcohol Study","title-short":"Does alcohol consumption reduce human capital accumulation?","volume":"35","author":[{"family":"Williams","given":"Jenny"},{"family":"Powell","given":"Lisa M."},{"family":"Wechsler","given":"Henry"}],"issued":{"date-parts":[["2003",6,30]]}}}],"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illiams, Powell, and Wechsler 2003)</w:t>
      </w:r>
      <w:r>
        <w:rPr>
          <w:rFonts w:ascii="Arial" w:eastAsia="Times New Roman" w:hAnsi="Arial" w:cs="Arial"/>
          <w:color w:val="000000"/>
          <w:sz w:val="22"/>
          <w:szCs w:val="22"/>
        </w:rPr>
        <w:fldChar w:fldCharType="end"/>
      </w:r>
    </w:p>
    <w:p w14:paraId="4E9EECF3" w14:textId="46A27E2E" w:rsidR="00214B1D" w:rsidRDefault="00214B1D" w:rsidP="00214B1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62CF823A" w14:textId="3AC80F94" w:rsidR="00214B1D" w:rsidRDefault="00214B1D" w:rsidP="00214B1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 xml:space="preserve">Main Study: Use the Harvard College Alcohol </w:t>
      </w:r>
      <w:r w:rsidR="00A2704D">
        <w:rPr>
          <w:rFonts w:ascii="Arial" w:eastAsia="Times New Roman" w:hAnsi="Arial" w:cs="Arial"/>
          <w:color w:val="000000"/>
          <w:sz w:val="22"/>
          <w:szCs w:val="22"/>
        </w:rPr>
        <w:t xml:space="preserve">Study which samples 3 times in the 1990s. Use the full price of alcohol as an instrument for drinking. Finds that an extra drink on a typical drinking occasion is associated with a quarter of an hour less time spent studying per day. Students drink more as they get older up until the age of 21. They spend more hours studying as they </w:t>
      </w:r>
      <w:proofErr w:type="gramStart"/>
      <w:r w:rsidR="00A2704D">
        <w:rPr>
          <w:rFonts w:ascii="Arial" w:eastAsia="Times New Roman" w:hAnsi="Arial" w:cs="Arial"/>
          <w:color w:val="000000"/>
          <w:sz w:val="22"/>
          <w:szCs w:val="22"/>
        </w:rPr>
        <w:t>age, and</w:t>
      </w:r>
      <w:proofErr w:type="gramEnd"/>
      <w:r w:rsidR="00A2704D">
        <w:rPr>
          <w:rFonts w:ascii="Arial" w:eastAsia="Times New Roman" w:hAnsi="Arial" w:cs="Arial"/>
          <w:color w:val="000000"/>
          <w:sz w:val="22"/>
          <w:szCs w:val="22"/>
        </w:rPr>
        <w:t xml:space="preserve"> achieve a better GPA as they get older until they reach 21. Finds that alcohol reduces human capital stock as measured by GPA. </w:t>
      </w:r>
    </w:p>
    <w:p w14:paraId="356149FD" w14:textId="77648732" w:rsidR="00214B1D" w:rsidRDefault="00214B1D" w:rsidP="00214B1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sights: drinking may reduce time to study therefore affecting GPA.</w:t>
      </w:r>
      <w:r w:rsidR="008963ED">
        <w:rPr>
          <w:rFonts w:ascii="Arial" w:eastAsia="Times New Roman" w:hAnsi="Arial" w:cs="Arial"/>
          <w:color w:val="000000"/>
          <w:sz w:val="22"/>
          <w:szCs w:val="22"/>
        </w:rPr>
        <w:t xml:space="preserve"> I don’t think this is a good paper. </w:t>
      </w:r>
    </w:p>
    <w:p w14:paraId="66A38385" w14:textId="7EDDD146" w:rsidR="006A72FF" w:rsidRDefault="006A72FF" w:rsidP="006A72F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gMsa06j2","properties":{"formattedCitation":"(Kremer and Levy 2008)","plainCitation":"(Kremer and Levy 2008)","noteIndex":0},"citationItems":[{"id":587,"uris":["http://zotero.org/users/local/Y2pNJapA/items/DYF2F45I"],"uri":["http://zotero.org/users/local/Y2pNJapA/items/DYF2F45I"],"itemData":{"id":587,"type":"article-journal","abstract":"This paper examines the extent to which college students who drink alcohol influence their peers. We exploit a natural experiment in which students at a large state university were randomly assigned roommates through a lottery system. We find that on average, males assigned to roommates who reported drinking in the year prior to entering college had a Grade Point Average (GPA) one quarter-point lower than those assigned to nondrinking roommates. The effect of initial assignment to a drinking roommate persists into the second year of college and possibly grows. The effect is especially large for students who drank alcohol themselves in the year prior to college. In contrast to the males, females' GPAs do not appear affected by roommates' drinking prior to college. Furthermore, students' college GPA is not significantly affected by roommates' high school grades, admission test scores, or family background. These findings are more consistent with models in which peers change people's preferences than with models in which peers change people's choice sets. Surprisingly, the policy of segregating drinkers by having substance-free housing could potentially lower average GPA in the university.","container-title":"Journal of Economic Perspectives","DOI":"10.1257/jep.22.3.189","ISSN":"0895-3309","issue":"3","language":"en","page":"189-206","source":"www.aeaweb.org","title":"Peer Effects and Alcohol Use among College Students","volume":"22","author":[{"family":"Kremer","given":"Michael"},{"family":"Levy","given":"Dan"}],"issued":{"date-parts":[["2008",9]]}}}],"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Kremer and Levy 2008)</w:t>
      </w:r>
      <w:r>
        <w:rPr>
          <w:rFonts w:ascii="Arial" w:eastAsia="Times New Roman" w:hAnsi="Arial" w:cs="Arial"/>
          <w:color w:val="000000"/>
          <w:sz w:val="22"/>
          <w:szCs w:val="22"/>
        </w:rPr>
        <w:fldChar w:fldCharType="end"/>
      </w:r>
    </w:p>
    <w:p w14:paraId="1EB26CA8" w14:textId="07EB8F93" w:rsidR="009E4685" w:rsidRDefault="009E4685" w:rsidP="009E4685">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3AE3B596" w14:textId="1FD93107" w:rsidR="006A72FF" w:rsidRDefault="006A72FF" w:rsidP="006A72F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the random assignment of roommates to estimate the effect of alcohol use among college students at a large state university. Finds effects on males. In particular, if a male was assigned a roommate that previously drank alcohol prior to college, then that male should expect to have a lower grade point average than those assigned to nondrinking roommates. </w:t>
      </w:r>
    </w:p>
    <w:p w14:paraId="6A3AAAFD" w14:textId="16AE1062" w:rsidR="009E4685" w:rsidRDefault="009E4685" w:rsidP="009E4685">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4z0mQzTT","properties":{"formattedCitation":"(Liang and Huang 2008)","plainCitation":"(Liang and Huang 2008)","noteIndex":0},"citationItems":[{"id":590,"uris":["http://zotero.org/users/local/Y2pNJapA/items/WRA2UNAU"],"uri":["http://zotero.org/users/local/Y2pNJapA/items/WRA2UNAU"],"itemData":{"id":590,"type":"article-journal","abstract":"Zero tolerance laws make it illegal per se for anyone under age 21 to drive with any measurable amount of blood alcohol. Although a link has been established between zero tolerance laws and lower motor vehicle fatalities, research has not produced strong evidence on how zero tolerance laws influence individual alcohol use and drinking and driving behaviors. Using a unique data set and a difference-in-difference-in-difference-type research design, we are able to analyze a number of pathways through which zero tolerance laws can work among an important underage population, college students. We find that zero tolerance laws reduce drinking and driving among college students. Further analysis of our detailed alcohol use measures suggests that zero tolerance laws are particularly effective at reducing the probability of driving after drinking for those who reported drinking away from home. Published in 2008 by John Wiley &amp; Sons, Ltd.","container-title":"Health Economics","DOI":"10.1002/hec.1321","ISSN":"1099-1050","issue":"11","language":"en","note":"_eprint: https://onlinelibrary.wiley.com/doi/pdf/10.1002/hec.1321","page":"1261-1275","source":"Wiley Online Library","title":"Go out or stay in? The effects of zero tolerance laws on alcohol use and drinking and driving patterns among college students","title-short":"Go out or stay in?","volume":"17","author":[{"family":"Liang","given":"Lan"},{"family":"Huang","given":"Jidong"}],"issued":{"date-parts":[["2008"]]}}}],"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Liang and Huang 2008)</w:t>
      </w:r>
      <w:r>
        <w:rPr>
          <w:rFonts w:ascii="Arial" w:eastAsia="Times New Roman" w:hAnsi="Arial" w:cs="Arial"/>
          <w:color w:val="000000"/>
          <w:sz w:val="22"/>
          <w:szCs w:val="22"/>
        </w:rPr>
        <w:fldChar w:fldCharType="end"/>
      </w:r>
    </w:p>
    <w:p w14:paraId="2EB74FC7" w14:textId="72EF9D04" w:rsidR="009E4685" w:rsidRDefault="009E4685" w:rsidP="009E4685">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6D679F82" w14:textId="59F68459" w:rsidR="009E4685" w:rsidRDefault="009E4685" w:rsidP="009E4685">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zero tolerance laws to show that harsher punishment amounts to less drinking and driving. </w:t>
      </w:r>
      <w:r w:rsidR="0025327A">
        <w:rPr>
          <w:rFonts w:ascii="Arial" w:eastAsia="Times New Roman" w:hAnsi="Arial" w:cs="Arial"/>
          <w:color w:val="000000"/>
          <w:sz w:val="22"/>
          <w:szCs w:val="22"/>
        </w:rPr>
        <w:t>The control group here is older college students. Hence, comparing drinking and driving of young underage students to older college students.</w:t>
      </w:r>
      <w:r w:rsidR="00867D35">
        <w:rPr>
          <w:rFonts w:ascii="Arial" w:eastAsia="Times New Roman" w:hAnsi="Arial" w:cs="Arial"/>
          <w:color w:val="000000"/>
          <w:sz w:val="22"/>
          <w:szCs w:val="22"/>
        </w:rPr>
        <w:t xml:space="preserve"> 26-27% reduction in probability of drinking and driving among those who reported drinking away from home.</w:t>
      </w:r>
    </w:p>
    <w:p w14:paraId="499289A4" w14:textId="29480C88" w:rsidR="009E4685" w:rsidRDefault="009E4685" w:rsidP="009E4685">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The College Alcohol Surveys by Harvard School of Public Health (1993, 1997, 1999).</w:t>
      </w:r>
      <w:r w:rsidR="0025327A">
        <w:rPr>
          <w:rFonts w:ascii="Arial" w:eastAsia="Times New Roman" w:hAnsi="Arial" w:cs="Arial"/>
          <w:color w:val="000000"/>
          <w:sz w:val="22"/>
          <w:szCs w:val="22"/>
        </w:rPr>
        <w:t xml:space="preserve"> This has 119 schools and coverage of 40 states.</w:t>
      </w:r>
    </w:p>
    <w:p w14:paraId="35EB4C62" w14:textId="1F2F9A62" w:rsidR="0025327A" w:rsidRDefault="0025327A" w:rsidP="0025327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 Shows that most drinking occurs at a student’s residence, although not too different from drinking away from home.</w:t>
      </w:r>
    </w:p>
    <w:p w14:paraId="00426D35" w14:textId="1EB5C880" w:rsidR="00867D35" w:rsidRDefault="00867D35" w:rsidP="0025327A">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hortcomings: survey data. </w:t>
      </w:r>
    </w:p>
    <w:p w14:paraId="3ED989D4" w14:textId="41E54D03" w:rsidR="004F276F" w:rsidRDefault="004F276F" w:rsidP="004F276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PCxQm5um","properties":{"formattedCitation":"(DeBard and Sacks 2011)","plainCitation":"(DeBard and Sacks 2011)","noteIndex":0},"citationItems":[{"id":208,"uris":["http://zotero.org/users/local/Y2pNJapA/items/PK7Z6VSR"],"uri":["http://zotero.org/users/local/Y2pNJapA/items/PK7Z6VSR"],"itemData":{"id":208,"type":"article-journal","abstract":"Much has been written about the need for student involvement to build a sense of belonging on college campuses. However, when it comes to membership in Greek social organizations, such involvement has been largely cast as negative. Unlike many of the anecdotal articles critical of the influence joining a Greek social organization can have on student success in college, this article offers the largest study ever conducted on the impact of Greek membership on the academic performance of first-year students, involving more than 45,000 student records from 17 different institutions. This study provides information regarding grades, credit hours earned, and retention. The findings offer not only a collective view in judging the efficacy of maintaining Greek life on our college campuses, but encourage individual institutions to use the methodology to inform policy at the institutional level.","container-title":"Journal of College Student Retention: Research, Theory &amp; Practice","DOI":"10.2190/CS.13.1.f","ISSN":"1521-0251","issue":"1","journalAbbreviation":"Journal of College Student Retention: Research, Theory &amp; Practice","language":"en","note":"publisher: SAGE Publications Inc","page":"109-126","source":"SAGE Journals","title":"Greek Membership: The Relationship with First-Year Academic Performance","title-short":"Greek Membership","volume":"13","author":[{"family":"DeBard","given":"Robert"},{"family":"Sacks","given":"Casey"}],"issued":{"date-parts":[["2011",5,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color w:val="000000"/>
          <w:sz w:val="22"/>
          <w:szCs w:val="22"/>
        </w:rPr>
        <w:t>(DeBard and Sacks 2011)</w:t>
      </w:r>
      <w:r>
        <w:rPr>
          <w:rFonts w:ascii="Arial" w:eastAsia="Times New Roman" w:hAnsi="Arial" w:cs="Arial"/>
          <w:color w:val="000000"/>
          <w:sz w:val="22"/>
          <w:szCs w:val="22"/>
        </w:rPr>
        <w:fldChar w:fldCharType="end"/>
      </w:r>
    </w:p>
    <w:p w14:paraId="14C8536B" w14:textId="37E1C3C6" w:rsidR="004F276F" w:rsidRDefault="004F276F"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Type: </w:t>
      </w:r>
      <w:r w:rsidR="004657D1">
        <w:rPr>
          <w:rFonts w:ascii="Arial" w:eastAsia="Times New Roman" w:hAnsi="Arial" w:cs="Arial"/>
          <w:color w:val="000000"/>
          <w:sz w:val="22"/>
          <w:szCs w:val="22"/>
        </w:rPr>
        <w:t>Not economic. A really poor design with data that is kind of unique to the literature.</w:t>
      </w:r>
    </w:p>
    <w:p w14:paraId="3E0F22B7" w14:textId="0FA6ABD1" w:rsidR="004F276F" w:rsidRDefault="004F276F"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Uses data from 17 participating institutions and has students’ academic records. Wants to find whether there are differences between 1</w:t>
      </w:r>
      <w:r w:rsidRPr="004F276F">
        <w:rPr>
          <w:rFonts w:ascii="Arial" w:eastAsia="Times New Roman" w:hAnsi="Arial" w:cs="Arial"/>
          <w:color w:val="000000"/>
          <w:sz w:val="22"/>
          <w:szCs w:val="22"/>
          <w:vertAlign w:val="superscript"/>
        </w:rPr>
        <w:t>st</w:t>
      </w:r>
      <w:r>
        <w:rPr>
          <w:rFonts w:ascii="Arial" w:eastAsia="Times New Roman" w:hAnsi="Arial" w:cs="Arial"/>
          <w:color w:val="000000"/>
          <w:sz w:val="22"/>
          <w:szCs w:val="22"/>
        </w:rPr>
        <w:t xml:space="preserve"> year Greek members and their counterparts in terms of GPA, credit hours earned, and retention to sophomore year. </w:t>
      </w:r>
    </w:p>
    <w:p w14:paraId="081A344A" w14:textId="745E33BD" w:rsidR="004F276F" w:rsidRDefault="004F276F"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contribution: has unique student-level data from 17 participating universities. Most studies only use 1 university in the literature. </w:t>
      </w:r>
    </w:p>
    <w:p w14:paraId="261D2DC2" w14:textId="77777777" w:rsidR="004441B4" w:rsidRDefault="004F276F"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Results: </w:t>
      </w:r>
    </w:p>
    <w:p w14:paraId="4209BF7B" w14:textId="0B03A6A8" w:rsidR="004441B4" w:rsidRDefault="004657D1" w:rsidP="004441B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Greek membership </w:t>
      </w:r>
      <w:r w:rsidR="004441B4">
        <w:rPr>
          <w:rFonts w:ascii="Arial" w:eastAsia="Times New Roman" w:hAnsi="Arial" w:cs="Arial"/>
          <w:color w:val="000000"/>
          <w:sz w:val="22"/>
          <w:szCs w:val="22"/>
        </w:rPr>
        <w:t xml:space="preserve">has better overall GPA, and more credit hours earned than their non-Greek counterparts. </w:t>
      </w:r>
    </w:p>
    <w:p w14:paraId="317AA2DF" w14:textId="2E9FC307" w:rsidR="004F276F" w:rsidRDefault="004441B4" w:rsidP="004441B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ere is some evidence that deferred recruitment into the spring semester for 1</w:t>
      </w:r>
      <w:r w:rsidRPr="004441B4">
        <w:rPr>
          <w:rFonts w:ascii="Arial" w:eastAsia="Times New Roman" w:hAnsi="Arial" w:cs="Arial"/>
          <w:color w:val="000000"/>
          <w:sz w:val="22"/>
          <w:szCs w:val="22"/>
          <w:vertAlign w:val="superscript"/>
        </w:rPr>
        <w:t>st</w:t>
      </w:r>
      <w:r>
        <w:rPr>
          <w:rFonts w:ascii="Arial" w:eastAsia="Times New Roman" w:hAnsi="Arial" w:cs="Arial"/>
          <w:color w:val="000000"/>
          <w:sz w:val="22"/>
          <w:szCs w:val="22"/>
        </w:rPr>
        <w:t xml:space="preserve"> years could be beneficial, as Greek students who are deferred earn more credit hours in their first semester than they (for the sake of me thinking) otherwise would. </w:t>
      </w:r>
    </w:p>
    <w:p w14:paraId="23BA442B" w14:textId="63898AD4" w:rsidR="004441B4" w:rsidRDefault="004441B4" w:rsidP="004441B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Helps 1</w:t>
      </w:r>
      <w:r w:rsidRPr="004441B4">
        <w:rPr>
          <w:rFonts w:ascii="Arial" w:eastAsia="Times New Roman" w:hAnsi="Arial" w:cs="Arial"/>
          <w:color w:val="000000"/>
          <w:sz w:val="22"/>
          <w:szCs w:val="22"/>
          <w:vertAlign w:val="superscript"/>
        </w:rPr>
        <w:t>st</w:t>
      </w:r>
      <w:r>
        <w:rPr>
          <w:rFonts w:ascii="Arial" w:eastAsia="Times New Roman" w:hAnsi="Arial" w:cs="Arial"/>
          <w:color w:val="000000"/>
          <w:sz w:val="22"/>
          <w:szCs w:val="22"/>
        </w:rPr>
        <w:t xml:space="preserve"> year retention by 9.2%. </w:t>
      </w:r>
    </w:p>
    <w:p w14:paraId="2857EAAB" w14:textId="5EE4DE4A" w:rsidR="004F276F" w:rsidRDefault="004657D1" w:rsidP="004F276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Downfalls: only participating institutions. Hence, schools with plausibly </w:t>
      </w:r>
      <w:proofErr w:type="gramStart"/>
      <w:r>
        <w:rPr>
          <w:rFonts w:ascii="Arial" w:eastAsia="Times New Roman" w:hAnsi="Arial" w:cs="Arial"/>
          <w:color w:val="000000"/>
          <w:sz w:val="22"/>
          <w:szCs w:val="22"/>
        </w:rPr>
        <w:t>better behaved</w:t>
      </w:r>
      <w:proofErr w:type="gramEnd"/>
      <w:r>
        <w:rPr>
          <w:rFonts w:ascii="Arial" w:eastAsia="Times New Roman" w:hAnsi="Arial" w:cs="Arial"/>
          <w:color w:val="000000"/>
          <w:sz w:val="22"/>
          <w:szCs w:val="22"/>
        </w:rPr>
        <w:t xml:space="preserve"> Greek life participated while those with bad Greek life did not. This is even more pronounced since the initial participation survey was sent to 86 directors of Greek life – these directors do not want to expose anything. Half of the institutions are private.</w:t>
      </w:r>
    </w:p>
    <w:p w14:paraId="0D30B166" w14:textId="5B8203CD" w:rsidR="003F7AD4" w:rsidRDefault="003F7AD4" w:rsidP="003F7AD4">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p9XT9qPs","properties":{"formattedCitation":"(Bynion et al. 2020)","plainCitation":"(Bynion et al. 2020)","noteIndex":0},"citationItems":[{"id":210,"uris":["http://zotero.org/users/local/Y2pNJapA/items/IFZTVSQ3"],"uri":["http://zotero.org/users/local/Y2pNJapA/items/IFZTVSQ3"],"itemData":{"id":210,"type":"article-journal","abstract":"Objective Due to high prevalence rates of sexual assault among college-aged women and the benefits of disclosure (e.g., emotional well-being), it remains important to consider barriers to disclosure. The current paper aimed to examine if barriers to disclosure may be more salient to sorority women. Participants: We examined differences in rates of hypothetical willingness to formally disclose (N = 693) and actual formal/informal disclosure (N = 584) as well as mental health as a function of Greek-life status among college women. Method: Two separate online surveys were administered (October, 2016; January, 2017), respectively. Results: Findings suggest no significant differences in rates of hypothetical or actual formal/informal disclosure as a function of Greek-life status; however, Greek-life members reported lower mental health. Conclusion: Findings from the current studies suggest that institutional factors (e.g., campus climate) may serve as a barrier to disclosure. Limitations and future directions in this important area are discussed.","container-title":"Journal of American College Health","DOI":"10.1080/07448481.2020.1810052","ISSN":"0744-8481","issue":"0","note":"publisher: Taylor &amp; Francis\n_eprint: https://doi.org/10.1080/07448481.2020.1810052\nPMID: 32924859","page":"1-9","source":"Taylor and Francis+NEJM","title":"Women’s disclosure of college sexual assault: Greek-life status does not influence disclosure","title-short":"Women’s disclosure of college sexual assault","volume":"0","author":[{"family":"Bynion","given":"Teah-Marie"},{"family":"Willis","given":"Malachi"},{"family":"Jozkowski","given":"Kristen N."},{"family":"Wiersma-Mosley","given":"Jacquelyn D."}],"issued":{"date-parts":[["2020",9,14]]}}}],"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Bynion et al. 2020)</w:t>
      </w:r>
      <w:r>
        <w:rPr>
          <w:rFonts w:ascii="Arial" w:eastAsia="Times New Roman" w:hAnsi="Arial" w:cs="Arial"/>
          <w:color w:val="000000"/>
          <w:sz w:val="22"/>
          <w:szCs w:val="22"/>
        </w:rPr>
        <w:fldChar w:fldCharType="end"/>
      </w:r>
    </w:p>
    <w:p w14:paraId="25D8AAAA" w14:textId="372D7EC7" w:rsidR="003F7AD4" w:rsidRDefault="003F7AD4" w:rsidP="003F7AD4">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Type: Non-economic</w:t>
      </w:r>
      <w:r w:rsidR="00313F73">
        <w:rPr>
          <w:rFonts w:ascii="Arial" w:eastAsia="Times New Roman" w:hAnsi="Arial" w:cs="Arial"/>
          <w:color w:val="000000"/>
          <w:sz w:val="22"/>
          <w:szCs w:val="22"/>
        </w:rPr>
        <w:t>- I like this study though. Very interesting results.</w:t>
      </w:r>
    </w:p>
    <w:p w14:paraId="248C5D11" w14:textId="7471F021" w:rsidR="003F7AD4" w:rsidRDefault="003F7AD4" w:rsidP="003F7AD4">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Find out what the barriers to disclosure of sexual assault among college-aged women is. Wants to find out if barriers to disclosure may be more salient to sorority women.</w:t>
      </w:r>
    </w:p>
    <w:p w14:paraId="5216068B" w14:textId="2EFA4AA0" w:rsidR="003F7AD4" w:rsidRDefault="003F7AD4" w:rsidP="003F7AD4">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530D9C30" w14:textId="7C2F9D6A" w:rsidR="003F7AD4" w:rsidRDefault="003F7AD4" w:rsidP="003F7AD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No significant differences in rates of hypothetical or actual formal/informal disclosure as a function of Greek-life status</w:t>
      </w:r>
    </w:p>
    <w:p w14:paraId="49B6E4BE" w14:textId="676573EE" w:rsidR="00313F73" w:rsidRDefault="00313F73" w:rsidP="003F7AD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ost likely to report to resident advisors (47%) or student support services (43%), only 20% for the on-campus police and only 17% to the local police department. </w:t>
      </w:r>
    </w:p>
    <w:p w14:paraId="3A1D50EC" w14:textId="23E6FA4B" w:rsidR="00313F73" w:rsidRDefault="00313F73" w:rsidP="003F7AD4">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Women who were sexually assaulted had the following:</w:t>
      </w:r>
    </w:p>
    <w:p w14:paraId="6F1CD4C7" w14:textId="33C65D05" w:rsidR="00313F73" w:rsidRDefault="00313F73" w:rsidP="00313F73">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Those in Greek life were more likely to be sexually assaulted by an acquaintance or strange relative to not Greek life. </w:t>
      </w:r>
    </w:p>
    <w:p w14:paraId="5BEB626E" w14:textId="6784BF7F" w:rsidR="00313F73" w:rsidRDefault="00313F73" w:rsidP="00313F73">
      <w:pPr>
        <w:numPr>
          <w:ilvl w:val="4"/>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cohol was more likely to be involved with both perpetrator and victim</w:t>
      </w:r>
    </w:p>
    <w:p w14:paraId="195D92B2" w14:textId="58CAE0B0" w:rsidR="003F7AD4" w:rsidRDefault="00D31DEB" w:rsidP="00D31DEB">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Data: Uses two separate online surveys administered in 2016/2017. </w:t>
      </w:r>
    </w:p>
    <w:p w14:paraId="7A1AA6F6" w14:textId="7C7DE2AB" w:rsidR="00D31DEB" w:rsidRDefault="00D31DEB" w:rsidP="00D31DEB">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w:t>
      </w:r>
    </w:p>
    <w:p w14:paraId="046DC724" w14:textId="2369DA2F" w:rsidR="00D31DEB" w:rsidRDefault="00D31DEB" w:rsidP="00D31DEB">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Barriers to reporting include:</w:t>
      </w:r>
    </w:p>
    <w:p w14:paraId="2EE3FD24" w14:textId="52C15F35"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ssault severity (completed rape)</w:t>
      </w:r>
    </w:p>
    <w:p w14:paraId="5F6E6565" w14:textId="36452B2B"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elationship to the perpetrator</w:t>
      </w:r>
    </w:p>
    <w:p w14:paraId="1695E0CC" w14:textId="6F219D4D"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volvement of alcohol</w:t>
      </w:r>
    </w:p>
    <w:p w14:paraId="779C8130" w14:textId="7F18FF61"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Location</w:t>
      </w:r>
    </w:p>
    <w:p w14:paraId="7D0A31C2" w14:textId="71315677" w:rsidR="00D31DEB" w:rsidRDefault="00D31DEB"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s that 25% of the women in their sample reported at least once instance of attempted or completed </w:t>
      </w:r>
      <w:proofErr w:type="spellStart"/>
      <w:r>
        <w:rPr>
          <w:rFonts w:ascii="Arial" w:eastAsia="Times New Roman" w:hAnsi="Arial" w:cs="Arial"/>
          <w:color w:val="000000"/>
          <w:sz w:val="22"/>
          <w:szCs w:val="22"/>
        </w:rPr>
        <w:t>nonconsenual</w:t>
      </w:r>
      <w:proofErr w:type="spellEnd"/>
      <w:r>
        <w:rPr>
          <w:rFonts w:ascii="Arial" w:eastAsia="Times New Roman" w:hAnsi="Arial" w:cs="Arial"/>
          <w:color w:val="000000"/>
          <w:sz w:val="22"/>
          <w:szCs w:val="22"/>
        </w:rPr>
        <w:t xml:space="preserve"> sexual behavior in the last year</w:t>
      </w:r>
    </w:p>
    <w:p w14:paraId="0CCEFF95" w14:textId="77777777" w:rsidR="00313F73" w:rsidRDefault="00313F73" w:rsidP="00D31DEB">
      <w:pPr>
        <w:numPr>
          <w:ilvl w:val="3"/>
          <w:numId w:val="1"/>
        </w:numPr>
        <w:spacing w:before="100" w:beforeAutospacing="1" w:after="100" w:afterAutospacing="1"/>
        <w:textAlignment w:val="baseline"/>
        <w:rPr>
          <w:rFonts w:ascii="Arial" w:eastAsia="Times New Roman" w:hAnsi="Arial" w:cs="Arial"/>
          <w:color w:val="000000"/>
          <w:sz w:val="22"/>
          <w:szCs w:val="22"/>
        </w:rPr>
      </w:pPr>
    </w:p>
    <w:p w14:paraId="155CA019" w14:textId="020FFC53" w:rsidR="00D31DEB" w:rsidRDefault="00D31DEB" w:rsidP="00D31DEB">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Shortcomings:</w:t>
      </w:r>
    </w:p>
    <w:p w14:paraId="3A4FBA0B" w14:textId="17258481" w:rsidR="00D31DEB" w:rsidRDefault="00D31DEB" w:rsidP="00D31DEB">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nline data survey</w:t>
      </w:r>
    </w:p>
    <w:p w14:paraId="155904F5" w14:textId="5614F6C7" w:rsidR="00D31DEB" w:rsidRDefault="00D31DEB" w:rsidP="00D31DEB">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nly one large southern university</w:t>
      </w:r>
    </w:p>
    <w:p w14:paraId="7D4C0E2D" w14:textId="250DD09C" w:rsidR="00D31DEB" w:rsidRDefault="00D31DEB" w:rsidP="00D31DEB">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Asks: “If you were sexually assaulted, physically assaulted, or stalked, how likely would you be to go to the following for help?” Very unlikely to very likely. </w:t>
      </w:r>
    </w:p>
    <w:p w14:paraId="1E08C605" w14:textId="54131C4C" w:rsidR="008B651F" w:rsidRDefault="008B651F" w:rsidP="008B651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kBrxkO6t","properties":{"formattedCitation":"(Glindemann et al. 2007)","plainCitation":"(Glindemann et al. 2007)","noteIndex":0},"citationItems":[{"id":241,"uris":["http://zotero.org/users/local/Y2pNJapA/items/L7UFE8EI"],"uri":["http://zotero.org/users/local/Y2pNJapA/items/L7UFE8EI"],"itemData":{"id":241,"type":"article-journal","abstract":"The impact of an incentive/reward intervention on college students' intoxication from alcohol consumption at fraternity parties was explored using a group-randomized trial. Participants included 702 college students (447 men, 225 women) attending fraternity parties in Blacksburg, VA. Six fraternities were randomly assigned to a control or experimental group, and each of these fraternities hosted two parties. The three fraternities in the experimental group hosted a baseline party first and then hosted an intervention party at which those having a blood alcohol concentration (BAC) level below 0.05 were entered in a $100 cash lottery. The three fraternities in the control group hosted two control (non-intervention) parties. For the experimental fraternities, mean BAC levels were significantly lower at the intervention parties (M=0.079) than the baseline parties (M=0.098) and the percentage of partygoers with a BAC below 0.08 was significantly higher at intervention parties (40.1%) than at baseline parties (30.6%). This field study supports the efficacy of differential reinforcement in controlling student intoxication at party settings.","container-title":"Addictive Behaviors","DOI":"10.1016/j.addbeh.2006.03.019","ISSN":"0306-4603","issue":"1","journalAbbreviation":"Addictive Behaviors","language":"en","page":"39-48","source":"ScienceDirect","title":"Reducing excessive alcohol consumption at university fraternity parties: A cost-effective incentive/reward intervention","title-short":"Reducing excessive alcohol consumption at university fraternity parties","volume":"32","author":[{"family":"Glindemann","given":"Kent E."},{"family":"Ehrhart","given":"Ian J."},{"family":"Drake","given":"Elise A."},{"family":"Geller","given":"E. Scott"}],"issued":{"date-parts":[["2007",1,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Glindemann et al. 2007)</w:t>
      </w:r>
      <w:r>
        <w:rPr>
          <w:rFonts w:ascii="Arial" w:eastAsia="Times New Roman" w:hAnsi="Arial" w:cs="Arial"/>
          <w:color w:val="000000"/>
          <w:sz w:val="22"/>
          <w:szCs w:val="22"/>
        </w:rPr>
        <w:fldChar w:fldCharType="end"/>
      </w:r>
    </w:p>
    <w:p w14:paraId="7C316673" w14:textId="4647923F" w:rsidR="008B651F" w:rsidRDefault="00686963" w:rsidP="008B651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Control trial</w:t>
      </w:r>
    </w:p>
    <w:p w14:paraId="4056CE50" w14:textId="6B04C445" w:rsidR="00686963" w:rsidRDefault="00686963" w:rsidP="008B651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Took 702 university students attending one of 12 fraternity parties. The parties were held by six fraternities each hosting two parties. BAC levels were assessed using breathalyzers. Flyers for a raffle to win $100 if below the BAC were given out. </w:t>
      </w:r>
    </w:p>
    <w:p w14:paraId="30EA8AAC" w14:textId="410E3E40" w:rsidR="006175BF" w:rsidRDefault="006175BF" w:rsidP="006175B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reatment: if BAC is below .05 then you get a raffle chance for $100</w:t>
      </w:r>
    </w:p>
    <w:p w14:paraId="5A76FA16" w14:textId="2A20938D" w:rsidR="006175BF" w:rsidRDefault="006175BF" w:rsidP="006175BF">
      <w:pPr>
        <w:numPr>
          <w:ilvl w:val="3"/>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Control: If you decide to take a BAC test, you get a change.</w:t>
      </w:r>
    </w:p>
    <w:p w14:paraId="3EC9528D" w14:textId="0FEE500E" w:rsidR="006175BF" w:rsidRDefault="006175BF" w:rsidP="006175B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4481EE8B" w14:textId="2D0ECE8C" w:rsidR="006175BF" w:rsidRDefault="006175BF" w:rsidP="006175B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ose in the treatment group had mean BAC levels significantly lower than at the baseline parties (~20%) difference. And percentage of partygoers with a BAC below 0.08 was significantly higher at the intervention parties by 10%.</w:t>
      </w:r>
    </w:p>
    <w:p w14:paraId="17732D7D" w14:textId="42C24537" w:rsidR="00686963" w:rsidRDefault="00686963" w:rsidP="008B651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Shortcomings: researchers were in the party physically, thus changing the surroundings. </w:t>
      </w:r>
    </w:p>
    <w:p w14:paraId="31E63004" w14:textId="4783D05E" w:rsidR="00686963" w:rsidRDefault="00686963" w:rsidP="00686963">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esearchers physically tested them at the party, asked questions at the party – thus we’re getting a super selective sample here</w:t>
      </w:r>
    </w:p>
    <w:p w14:paraId="26DD798C" w14:textId="3CECBBC7" w:rsidR="00686963" w:rsidRDefault="000B1BFD" w:rsidP="000B1BF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hfiIuNWb","properties":{"formattedCitation":"(W. Routon and Walker 2016)","plainCitation":"(W. Routon and Walker 2016)","noteIndex":0},"citationItems":[{"id":248,"uris":["http://zotero.org/users/local/Y2pNJapA/items/LX9AJ7PI"],"uri":["http://zotero.org/users/local/Y2pNJapA/items/LX9AJ7PI"],"itemData":{"id":248,"type":"article-journal","container-title":"Change: The Magazine of Higher Learning","DOI":"10.1080/00091383.2016.1121088","ISSN":"0009-1383","issue":"1","note":"publisher: Routledge\n_eprint: https://doi.org/10.1080/00091383.2016.1121088","page":"60-66","source":"Taylor and Francis+NEJM","title":"Going Greek: Academics, Personal Change, and Life after College","title-short":"Going Greek","volume":"48","author":[{"family":"Routon","given":"Wesley"},{"family":"Walker","given":"Jay"}],"issued":{"date-parts":[["2016",1,2]]}}}],"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W. Routon and Walker 2016)</w:t>
      </w:r>
      <w:r>
        <w:rPr>
          <w:rFonts w:ascii="Arial" w:eastAsia="Times New Roman" w:hAnsi="Arial" w:cs="Arial"/>
          <w:color w:val="000000"/>
          <w:sz w:val="22"/>
          <w:szCs w:val="22"/>
        </w:rPr>
        <w:fldChar w:fldCharType="end"/>
      </w:r>
    </w:p>
    <w:p w14:paraId="1C4C86A0" w14:textId="122E29B2"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Kind of Economic? Descriptive – gives a lay of the land</w:t>
      </w:r>
    </w:p>
    <w:p w14:paraId="502FDD74" w14:textId="588BE1AE" w:rsidR="000B1BFD" w:rsidRDefault="000B1BFD" w:rsidP="000B1BFD">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fldChar w:fldCharType="begin"/>
      </w:r>
      <w:r>
        <w:rPr>
          <w:rFonts w:ascii="Arial" w:eastAsia="Times New Roman" w:hAnsi="Arial" w:cs="Arial"/>
          <w:color w:val="000000"/>
          <w:sz w:val="22"/>
          <w:szCs w:val="22"/>
        </w:rPr>
        <w:instrText xml:space="preserve"> ADDIN ZOTERO_ITEM CSL_CITATION {"citationID":"PZktJU1o","properties":{"formattedCitation":"(P. W. Routon and Walker 2014)","plainCitation":"(P. W. Routon and Walker 2014)","noteIndex":0},"citationItems":[{"id":108,"uris":["http://zotero.org/users/local/Y2pNJapA/items/4347J9XR"],"uri":["http://zotero.org/users/local/Y2pNJapA/items/4347J9XR"],"itemData":{"id":108,"type":"article-journal","abstract":"Using a longitudinal survey of college students from over 400 institutions and a propensity score weighting framework, we examine the impacts of college fraternity and sorority membership on academic outcomes and general facets of the college experience. Our results suggest a mixed academic effect for males and a positive academic effect for females. For both genders, we find evidence that membership increases the likelihood of graduating on time and graduate school aspirations. For males, however, there appears to be a small, negative impact on grades. For both genders, we find that Greek membership increases the frequency of alcohol and cigarette consumption and decreases religious convictions and religious service attendance. Lastly, Greek organization members are more likely to participate in student government, perform volunteer work, and begin their careers immediately following graduation.","container-title":"Journal of Behavioral and Experimental Economics","DOI":"10.1016/j.socec.2014.02.003","ISSN":"2214-8043","journalAbbreviation":"Journal of Behavioral and Experimental Economics","language":"en","page":"63-70","source":"ScienceDirect","title":"The impact of Greek organization membership on collegiate outcomes: Evidence from a National Survey","title-short":"The impact of Greek organization membership on collegiate outcomes","volume":"49","author":[{"family":"Routon","given":"P. Wesley"},{"family":"Walker","given":"Jay K."}],"issued":{"date-parts":[["2014",4,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P. W. Routon and Walker 2014)</w:t>
      </w:r>
      <w:r>
        <w:rPr>
          <w:rFonts w:ascii="Arial" w:eastAsia="Times New Roman" w:hAnsi="Arial" w:cs="Arial"/>
          <w:color w:val="000000"/>
          <w:sz w:val="22"/>
          <w:szCs w:val="22"/>
        </w:rPr>
        <w:fldChar w:fldCharType="end"/>
      </w:r>
    </w:p>
    <w:p w14:paraId="095DB37F" w14:textId="5088373A" w:rsidR="0008207D" w:rsidRDefault="0008207D" w:rsidP="0008207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 – Probably the main paper in this field</w:t>
      </w:r>
    </w:p>
    <w:p w14:paraId="4DC9637B" w14:textId="05CACDDF"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w:t>
      </w:r>
      <w:r w:rsidR="000E655D">
        <w:rPr>
          <w:rFonts w:ascii="Arial" w:eastAsia="Times New Roman" w:hAnsi="Arial" w:cs="Arial"/>
          <w:color w:val="000000"/>
          <w:sz w:val="22"/>
          <w:szCs w:val="22"/>
        </w:rPr>
        <w:t>Uses propensity score matching to estimate the effects of Greek membership</w:t>
      </w:r>
    </w:p>
    <w:p w14:paraId="4E0772FF" w14:textId="4509D205"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r>
        <w:rPr>
          <w:rFonts w:ascii="Arial" w:eastAsia="Times New Roman" w:hAnsi="Arial" w:cs="Arial"/>
          <w:color w:val="000000"/>
          <w:sz w:val="22"/>
          <w:szCs w:val="22"/>
        </w:rPr>
        <w:tab/>
      </w:r>
    </w:p>
    <w:p w14:paraId="24CAE54E" w14:textId="14F5A997" w:rsidR="000B1BFD" w:rsidRDefault="000B1BFD" w:rsidP="000B1BF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 that membership increases the likelihood of </w:t>
      </w:r>
      <w:r w:rsidR="000E655D">
        <w:rPr>
          <w:rFonts w:ascii="Arial" w:eastAsia="Times New Roman" w:hAnsi="Arial" w:cs="Arial"/>
          <w:color w:val="000000"/>
          <w:sz w:val="22"/>
          <w:szCs w:val="22"/>
        </w:rPr>
        <w:t>graduation</w:t>
      </w:r>
      <w:r>
        <w:rPr>
          <w:rFonts w:ascii="Arial" w:eastAsia="Times New Roman" w:hAnsi="Arial" w:cs="Arial"/>
          <w:color w:val="000000"/>
          <w:sz w:val="22"/>
          <w:szCs w:val="22"/>
        </w:rPr>
        <w:t xml:space="preserve"> on time and graduate school aspirations. </w:t>
      </w:r>
    </w:p>
    <w:p w14:paraId="4EB269AB" w14:textId="6C22DADE" w:rsidR="000B1BFD" w:rsidRDefault="000B1BFD" w:rsidP="000B1BF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Small negative impact on grades.</w:t>
      </w:r>
    </w:p>
    <w:p w14:paraId="43509C06" w14:textId="79C3CC40"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Uses a longitudinal survey of college students from over 400 institutions.</w:t>
      </w:r>
    </w:p>
    <w:p w14:paraId="677FA477" w14:textId="523127AC" w:rsidR="00DC019C" w:rsidRPr="000B1BFD" w:rsidRDefault="00DC019C" w:rsidP="00DC019C">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Higher Education Research Institute surveys </w:t>
      </w:r>
      <w:r w:rsidR="000E655D">
        <w:rPr>
          <w:rFonts w:ascii="Arial" w:eastAsia="Times New Roman" w:hAnsi="Arial" w:cs="Arial"/>
          <w:color w:val="000000"/>
          <w:sz w:val="22"/>
          <w:szCs w:val="22"/>
        </w:rPr>
        <w:t>(1994-1999)</w:t>
      </w:r>
    </w:p>
    <w:p w14:paraId="4AE20392" w14:textId="27AF6568" w:rsidR="000B1BFD" w:rsidRDefault="000B1BF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y members are about 14 percentage points more likely to report they drink beer “frequently” while sorority members </w:t>
      </w:r>
      <w:proofErr w:type="gramStart"/>
      <w:r>
        <w:rPr>
          <w:rFonts w:ascii="Arial" w:eastAsia="Times New Roman" w:hAnsi="Arial" w:cs="Arial"/>
          <w:color w:val="000000"/>
          <w:sz w:val="22"/>
          <w:szCs w:val="22"/>
        </w:rPr>
        <w:t>is</w:t>
      </w:r>
      <w:proofErr w:type="gramEnd"/>
      <w:r>
        <w:rPr>
          <w:rFonts w:ascii="Arial" w:eastAsia="Times New Roman" w:hAnsi="Arial" w:cs="Arial"/>
          <w:color w:val="000000"/>
          <w:sz w:val="22"/>
          <w:szCs w:val="22"/>
        </w:rPr>
        <w:t xml:space="preserve"> about 9 percent points.</w:t>
      </w:r>
    </w:p>
    <w:p w14:paraId="01766FA3" w14:textId="55705086" w:rsidR="000E655D" w:rsidRDefault="000E655D" w:rsidP="000B1BF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w:t>
      </w:r>
    </w:p>
    <w:p w14:paraId="0ED20340" w14:textId="17ED30D1" w:rsidR="000B1BFD" w:rsidRDefault="000B1BFD" w:rsidP="000E655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y members spend about 1.9 hours per week more than non-Greeks partying.</w:t>
      </w:r>
    </w:p>
    <w:p w14:paraId="2C806C8A" w14:textId="2F77B3F0" w:rsidR="000B1BFD" w:rsidRDefault="000B1BFD" w:rsidP="000B1BF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Included analysis from over 450 American colleges and </w:t>
      </w:r>
      <w:r w:rsidR="000E655D">
        <w:rPr>
          <w:rFonts w:ascii="Arial" w:eastAsia="Times New Roman" w:hAnsi="Arial" w:cs="Arial"/>
          <w:color w:val="000000"/>
          <w:sz w:val="22"/>
          <w:szCs w:val="22"/>
        </w:rPr>
        <w:t>universities</w:t>
      </w:r>
    </w:p>
    <w:p w14:paraId="093FAAC7" w14:textId="313C9589" w:rsidR="000E655D" w:rsidRPr="000E655D" w:rsidRDefault="000E655D" w:rsidP="000E655D">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ies are predominantly white, spend approximately 2 hours more per week partying, spend approximately 2 hours more per week socialization with friends, drink more, and parent’s income is </w:t>
      </w:r>
      <w:proofErr w:type="gramStart"/>
      <w:r>
        <w:rPr>
          <w:rFonts w:ascii="Arial" w:eastAsia="Times New Roman" w:hAnsi="Arial" w:cs="Arial"/>
          <w:color w:val="000000"/>
          <w:sz w:val="22"/>
          <w:szCs w:val="22"/>
        </w:rPr>
        <w:t>higher</w:t>
      </w:r>
      <w:proofErr w:type="gramEnd"/>
      <w:r>
        <w:rPr>
          <w:rFonts w:ascii="Arial" w:eastAsia="Times New Roman" w:hAnsi="Arial" w:cs="Arial"/>
          <w:color w:val="000000"/>
          <w:sz w:val="22"/>
          <w:szCs w:val="22"/>
        </w:rPr>
        <w:t xml:space="preserve"> and level of schooling is higher.</w:t>
      </w:r>
    </w:p>
    <w:p w14:paraId="413F4CB1" w14:textId="77777777" w:rsidR="000E655D" w:rsidRDefault="000E655D" w:rsidP="000E655D">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67BCA666" w14:textId="3EDF4F2C" w:rsidR="000E655D" w:rsidRPr="000E655D" w:rsidRDefault="000E655D" w:rsidP="000E655D">
      <w:pPr>
        <w:numPr>
          <w:ilvl w:val="2"/>
          <w:numId w:val="1"/>
        </w:numPr>
        <w:spacing w:before="100" w:beforeAutospacing="1" w:after="100" w:afterAutospacing="1"/>
        <w:textAlignment w:val="baseline"/>
        <w:rPr>
          <w:rFonts w:ascii="Arial" w:eastAsia="Times New Roman" w:hAnsi="Arial" w:cs="Arial"/>
          <w:color w:val="000000"/>
          <w:sz w:val="22"/>
          <w:szCs w:val="22"/>
        </w:rPr>
      </w:pPr>
      <w:r w:rsidRPr="000E655D">
        <w:rPr>
          <w:rFonts w:ascii="Arial" w:eastAsia="Times New Roman" w:hAnsi="Arial" w:cs="Arial"/>
          <w:color w:val="000000"/>
          <w:sz w:val="22"/>
          <w:szCs w:val="22"/>
        </w:rPr>
        <w:t>Since only matches on observables, Greek membership is still not random.</w:t>
      </w:r>
      <w:r>
        <w:rPr>
          <w:rFonts w:ascii="Arial" w:eastAsia="Times New Roman" w:hAnsi="Arial" w:cs="Arial"/>
          <w:color w:val="000000"/>
          <w:sz w:val="22"/>
          <w:szCs w:val="22"/>
        </w:rPr>
        <w:t xml:space="preserve"> Lots of </w:t>
      </w:r>
      <w:proofErr w:type="spellStart"/>
      <w:r>
        <w:rPr>
          <w:rFonts w:ascii="Arial" w:eastAsia="Times New Roman" w:hAnsi="Arial" w:cs="Arial"/>
          <w:color w:val="000000"/>
          <w:sz w:val="22"/>
          <w:szCs w:val="22"/>
        </w:rPr>
        <w:t>unobservables</w:t>
      </w:r>
      <w:proofErr w:type="spellEnd"/>
      <w:r>
        <w:rPr>
          <w:rFonts w:ascii="Arial" w:eastAsia="Times New Roman" w:hAnsi="Arial" w:cs="Arial"/>
          <w:color w:val="000000"/>
          <w:sz w:val="22"/>
          <w:szCs w:val="22"/>
        </w:rPr>
        <w:t xml:space="preserve"> go into a Greek membership. Sexual desire, desire to network, desire to be loved, etc.</w:t>
      </w:r>
    </w:p>
    <w:p w14:paraId="0D9D546E" w14:textId="714303EF" w:rsidR="000E655D" w:rsidRDefault="0008207D" w:rsidP="0008207D">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sidRPr="0008207D">
        <w:rPr>
          <w:rFonts w:ascii="Arial" w:eastAsia="Times New Roman" w:hAnsi="Arial" w:cs="Arial"/>
          <w:color w:val="000000"/>
          <w:sz w:val="22"/>
          <w:szCs w:val="22"/>
        </w:rPr>
        <w:fldChar w:fldCharType="begin"/>
      </w:r>
      <w:r w:rsidRPr="0008207D">
        <w:rPr>
          <w:rFonts w:ascii="Arial" w:eastAsia="Times New Roman" w:hAnsi="Arial" w:cs="Arial"/>
          <w:color w:val="000000"/>
          <w:sz w:val="22"/>
          <w:szCs w:val="22"/>
        </w:rPr>
        <w:instrText xml:space="preserve"> ADDIN ZOTERO_ITEM CSL_CITATION {"citationID":"IjVjV4i7","properties":{"formattedCitation":"(Mara, Davis, and Schmidt 2018)","plainCitation":"(Mara, Davis, and Schmidt 2018)","noteIndex":0},"citationItems":[{"id":103,"uris":["http://zotero.org/users/local/Y2pNJapA/items/XJMNE84L"],"uri":["http://zotero.org/users/local/Y2pNJapA/items/XJMNE84L"],"itemData":{"id":103,"type":"article-journal","abstract":"We exploit changes in the residential and social environment on campus to identify the economic and academic consequences of fraternity membership at a small Northeastern college. Our estimates suggest that these consequences are large, with fraternity membership lowering student grade point average by approximately 0.25 points on the traditional 4-point scale, but raising future income by approximately 36%, for those students whose decision about membership is affected by changes in the environment. These results suggest that fraternity membership causally produces large gains in social capital, which more than outweigh its negative effects on human capital for potential members. Alcohol-related behavior does not explain much of the effects of fraternity membership on either the human capital or social capital effects. These findings suggest that college administrators face significant trade-offs when crafting policies related to Greek life on campus. (JEL I23, J24, I12)","container-title":"Contemporary Economic Policy","DOI":"10.1111/coep.12249","ISSN":"1465-7287","issue":"2","language":"en","note":"_eprint: https://onlinelibrary.wiley.com/doi/pdf/10.1111/coep.12249","page":"263-276","source":"Wiley Online Library","title":"Social Animal House: The Economic and Academic Consequences of Fraternity Membership","title-short":"Social Animal House","volume":"36","author":[{"family":"Mara","given":"Jack"},{"family":"Davis","given":"Lewis"},{"family":"Schmidt","given":"Stephen"}],"issued":{"date-parts":[["2018"]]}}}],"schema":"https://github.com/citation-style-language/schema/raw/master/csl-citation.json"} </w:instrText>
      </w:r>
      <w:r w:rsidRPr="0008207D">
        <w:rPr>
          <w:rFonts w:ascii="Arial" w:eastAsia="Times New Roman" w:hAnsi="Arial" w:cs="Arial"/>
          <w:color w:val="000000"/>
          <w:sz w:val="22"/>
          <w:szCs w:val="22"/>
        </w:rPr>
        <w:fldChar w:fldCharType="separate"/>
      </w:r>
      <w:r w:rsidRPr="0008207D">
        <w:rPr>
          <w:rFonts w:ascii="Arial" w:eastAsia="Times New Roman" w:hAnsi="Arial" w:cs="Arial"/>
          <w:noProof/>
          <w:color w:val="000000"/>
          <w:sz w:val="22"/>
          <w:szCs w:val="22"/>
        </w:rPr>
        <w:t>(Mara, Davis, and Schmidt 2018)</w:t>
      </w:r>
      <w:r w:rsidRPr="0008207D">
        <w:rPr>
          <w:rFonts w:ascii="Arial" w:eastAsia="Times New Roman" w:hAnsi="Arial" w:cs="Arial"/>
          <w:color w:val="000000"/>
          <w:sz w:val="22"/>
          <w:szCs w:val="22"/>
        </w:rPr>
        <w:fldChar w:fldCharType="end"/>
      </w:r>
    </w:p>
    <w:p w14:paraId="32FADFB6" w14:textId="33AB160B" w:rsidR="0008207D" w:rsidRDefault="0008207D"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457970B9" w14:textId="33865997" w:rsidR="00EB788E" w:rsidRDefault="00EB788E" w:rsidP="00EB788E">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is study has a nice lit review to steal</w:t>
      </w:r>
    </w:p>
    <w:p w14:paraId="73065BBE" w14:textId="16CFF491" w:rsidR="0008207D" w:rsidRDefault="0008207D"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w:t>
      </w:r>
      <w:r w:rsidR="00EB788E">
        <w:rPr>
          <w:rFonts w:ascii="Arial" w:eastAsia="Times New Roman" w:hAnsi="Arial" w:cs="Arial"/>
          <w:color w:val="000000"/>
          <w:sz w:val="22"/>
          <w:szCs w:val="22"/>
        </w:rPr>
        <w:t xml:space="preserve"> Causal effect of fraternity membership on college grades and future income levels by exploiting time variation in college’s social and residential environment. Use presence of theme houses and non-Greek social houses and the presence of female students on campus to instrument for Greek membership.</w:t>
      </w:r>
    </w:p>
    <w:p w14:paraId="4CE5B6CC" w14:textId="2831B2CB" w:rsidR="00EB788E" w:rsidRDefault="00EB788E"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w:t>
      </w:r>
    </w:p>
    <w:p w14:paraId="15A4D0B8" w14:textId="5E4C6427" w:rsidR="00EB788E" w:rsidRDefault="00EB788E" w:rsidP="00EB788E">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survey administered in fall 2009. Restricts survey to men who are currently employed full time. 1600 observations over 40 years.</w:t>
      </w:r>
    </w:p>
    <w:p w14:paraId="32F66585" w14:textId="14BB8F48" w:rsidR="0008207D" w:rsidRDefault="0008207D"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7A746AC9" w14:textId="07D564D6" w:rsidR="0008207D" w:rsidRDefault="0008207D"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ies lower grade point average by approximately .25 points on the traditional 4-point scale</w:t>
      </w:r>
    </w:p>
    <w:p w14:paraId="208A1EC4" w14:textId="436919A2" w:rsidR="0008207D" w:rsidRDefault="0008207D"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aises future income by approximately 36%</w:t>
      </w:r>
    </w:p>
    <w:p w14:paraId="641A5345" w14:textId="3F661889" w:rsidR="0008207D" w:rsidRDefault="0008207D" w:rsidP="0008207D">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4AC80321" w14:textId="01EF6EE8" w:rsidR="0008207D" w:rsidRDefault="0008207D"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nly looks at economic and academic consequences of fraternity membership at a small North-eastern college.</w:t>
      </w:r>
      <w:r w:rsidR="00EB788E">
        <w:rPr>
          <w:rFonts w:ascii="Arial" w:eastAsia="Times New Roman" w:hAnsi="Arial" w:cs="Arial"/>
          <w:color w:val="000000"/>
          <w:sz w:val="22"/>
          <w:szCs w:val="22"/>
        </w:rPr>
        <w:t xml:space="preserve"> Very limited external validity.</w:t>
      </w:r>
    </w:p>
    <w:p w14:paraId="597E6C2F" w14:textId="6C7F6012" w:rsidR="00EB788E" w:rsidRDefault="00EB788E"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who graduated in the 1970s make up 31% of the sample.</w:t>
      </w:r>
    </w:p>
    <w:p w14:paraId="6D9579F0" w14:textId="1646D092" w:rsidR="00EB788E" w:rsidRDefault="00EB788E" w:rsidP="0008207D">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A lot of the survey required alumni to recall </w:t>
      </w:r>
      <w:proofErr w:type="gramStart"/>
      <w:r>
        <w:rPr>
          <w:rFonts w:ascii="Arial" w:eastAsia="Times New Roman" w:hAnsi="Arial" w:cs="Arial"/>
          <w:color w:val="000000"/>
          <w:sz w:val="22"/>
          <w:szCs w:val="22"/>
        </w:rPr>
        <w:t>status’</w:t>
      </w:r>
      <w:proofErr w:type="gramEnd"/>
      <w:r>
        <w:rPr>
          <w:rFonts w:ascii="Arial" w:eastAsia="Times New Roman" w:hAnsi="Arial" w:cs="Arial"/>
          <w:color w:val="000000"/>
          <w:sz w:val="22"/>
          <w:szCs w:val="22"/>
        </w:rPr>
        <w:t xml:space="preserve"> of college attributes. For instanc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SAT scor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attractiveness level,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drinking habits, self-reported drinking intensity, </w:t>
      </w:r>
    </w:p>
    <w:p w14:paraId="35BC2EC8" w14:textId="70FBE9F3" w:rsidR="00F06A3E" w:rsidRDefault="00F06A3E" w:rsidP="00F06A3E">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R3kP0u75","properties":{"formattedCitation":"(Popov and Bernhardt 2012)","plainCitation":"(Popov and Bernhardt 2012)","noteIndex":0},"citationItems":[{"id":593,"uris":["http://zotero.org/users/local/Y2pNJapA/items/QJUA66MK"],"uri":["http://zotero.org/users/local/Y2pNJapA/items/QJUA66MK"],"itemData":{"id":593,"type":"article-journal","abstract":"We model how student choices to rush a fraternity, and fraternity admission choices, interact with signals firms receive about student productivities to determine labor-market outcomes. The fraternity and students value wages and fraternity socializing values. We provide sufficient conditions under which, in equilibrium, most members have intermediate abilities: weak students apply, but are rejected unless they have high socializing values, while most able students do not apply to avoid taint from association with weaker members. (JEL C72, J24, J31, Z13)","container-title":"American Economic Journal: Microeconomics","DOI":"10.1257/mic.4.1.116","ISSN":"1945-7669","issue":"1","language":"en","page":"116-141","source":"www.aeaweb.org","title":"Fraternities and Labor-Market Outcomes","volume":"4","author":[{"family":"Popov","given":"Sergey V."},{"family":"Bernhardt","given":"Dan"}],"issued":{"date-parts":[["2012",2]]}}}],"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Popov and Bernhardt 2012)</w:t>
      </w:r>
      <w:r>
        <w:rPr>
          <w:rFonts w:ascii="Arial" w:eastAsia="Times New Roman" w:hAnsi="Arial" w:cs="Arial"/>
          <w:color w:val="000000"/>
          <w:sz w:val="22"/>
          <w:szCs w:val="22"/>
        </w:rPr>
        <w:fldChar w:fldCharType="end"/>
      </w:r>
    </w:p>
    <w:p w14:paraId="0B4AF7CE" w14:textId="57B574B8"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674BAA62" w14:textId="6AB9898E"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w:t>
      </w:r>
      <w:r w:rsidR="00846DE8">
        <w:rPr>
          <w:rFonts w:ascii="Arial" w:eastAsia="Times New Roman" w:hAnsi="Arial" w:cs="Arial"/>
          <w:color w:val="000000"/>
          <w:sz w:val="22"/>
          <w:szCs w:val="22"/>
        </w:rPr>
        <w:t xml:space="preserve"> Theoretical model of fraternities and wages. Stupid.</w:t>
      </w:r>
    </w:p>
    <w:p w14:paraId="4A5B9CA8" w14:textId="7F36F22C"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None, purely theoretical</w:t>
      </w:r>
    </w:p>
    <w:p w14:paraId="4C253D31" w14:textId="1B0F602F"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esults:</w:t>
      </w:r>
    </w:p>
    <w:p w14:paraId="37E99DCD" w14:textId="3512322B" w:rsidR="00846DE8" w:rsidRDefault="00846DE8"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Theoretical: if firms can either evaluate student productivities perfectly or are completely incapable of screening job applicants, then fraternity membership has no impact on labor market outcomes.</w:t>
      </w:r>
    </w:p>
    <w:p w14:paraId="09C7399C" w14:textId="0587D14A" w:rsidR="00846DE8" w:rsidRDefault="00846DE8"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ptimistic beliefs by firms about the abilities of fraternity members lead to higher wages for fraternity members than nonmembers</w:t>
      </w:r>
    </w:p>
    <w:p w14:paraId="31DB1180" w14:textId="6ADEFB67" w:rsidR="00F06A3E" w:rsidRDefault="00F06A3E" w:rsidP="00F06A3E">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075F9110" w14:textId="12C6946D" w:rsidR="00846DE8" w:rsidRDefault="00846DE8" w:rsidP="00846DE8">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uoSBWQxQ","properties":{"formattedCitation":"(Sacerdote 2001)","plainCitation":"(Sacerdote 2001)","noteIndex":0},"citationItems":[{"id":596,"uris":["http://zotero.org/users/local/Y2pNJapA/items/WD6JTC9D"],"uri":["http://zotero.org/users/local/Y2pNJapA/items/WD6JTC9D"],"itemData":{"id":596,"type":"article-journal","abstract":"This paper uses a unique data set to measure peer effects among college roommates. Freshman year roommates and dormmates are randomly assigned at Dartmouth College. I find that peers have an impact on grade point average and on decisions to join social groups such as fraternities. Residential peer effects are markedly absent in other major life decisions such as choice of college major. Peer effects in GPA occur at the individual room level, whereas peer effects in fraternity membership occur both at the room level and the entire dorm level. Overall, the data provide strong evidence for the existence of peer effects in student outcomes.","container-title":"The Quarterly Journal of Economics","DOI":"10.1162/00335530151144131","ISSN":"0033-5533","issue":"2","journalAbbreviation":"The Quarterly Journal of Economics","page":"681-704","source":"Silverchair","title":"Peer Effects with Random Assignment: Results for Dartmouth Roommates*","title-short":"Peer Effects with Random Assignment","volume":"116","author":[{"family":"Sacerdote","given":"Bruce"}],"issued":{"date-parts":[["2001",5,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Sacerdote 2001)</w:t>
      </w:r>
      <w:r>
        <w:rPr>
          <w:rFonts w:ascii="Arial" w:eastAsia="Times New Roman" w:hAnsi="Arial" w:cs="Arial"/>
          <w:color w:val="000000"/>
          <w:sz w:val="22"/>
          <w:szCs w:val="22"/>
        </w:rPr>
        <w:fldChar w:fldCharType="end"/>
      </w:r>
    </w:p>
    <w:p w14:paraId="6738E80C" w14:textId="032C27F1" w:rsidR="00846DE8" w:rsidRDefault="00846DE8" w:rsidP="00846DE8">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5004F7C1" w14:textId="5F20DF7E" w:rsidR="00846DE8" w:rsidRDefault="00846DE8" w:rsidP="00846DE8">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randomly assigned students at </w:t>
      </w:r>
      <w:r w:rsidR="00A04845">
        <w:rPr>
          <w:rFonts w:ascii="Arial" w:eastAsia="Times New Roman" w:hAnsi="Arial" w:cs="Arial"/>
          <w:color w:val="000000"/>
          <w:sz w:val="22"/>
          <w:szCs w:val="22"/>
        </w:rPr>
        <w:t>Dartmouth</w:t>
      </w:r>
      <w:r>
        <w:rPr>
          <w:rFonts w:ascii="Arial" w:eastAsia="Times New Roman" w:hAnsi="Arial" w:cs="Arial"/>
          <w:color w:val="000000"/>
          <w:sz w:val="22"/>
          <w:szCs w:val="22"/>
        </w:rPr>
        <w:t xml:space="preserve"> college for peer effects. </w:t>
      </w:r>
    </w:p>
    <w:p w14:paraId="729F86AA" w14:textId="405B314B" w:rsidR="00846DE8" w:rsidRDefault="00846DE8" w:rsidP="00846DE8">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057ED58E" w14:textId="5A4C7619" w:rsidR="00846DE8" w:rsidRDefault="00254290"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f freshman year roommate joins fraternity, then 8 percent more likely to do so - they actually join the same house frequently too.</w:t>
      </w:r>
    </w:p>
    <w:p w14:paraId="3C1E02B1" w14:textId="4ED5784E" w:rsidR="00846DE8" w:rsidRDefault="00846DE8" w:rsidP="00846DE8">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w:t>
      </w:r>
    </w:p>
    <w:p w14:paraId="6E751788" w14:textId="355683E1" w:rsidR="00846DE8" w:rsidRDefault="00A04845"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rtmouth’s</w:t>
      </w:r>
      <w:r w:rsidR="00846DE8">
        <w:rPr>
          <w:rFonts w:ascii="Arial" w:eastAsia="Times New Roman" w:hAnsi="Arial" w:cs="Arial"/>
          <w:color w:val="000000"/>
          <w:sz w:val="22"/>
          <w:szCs w:val="22"/>
        </w:rPr>
        <w:t xml:space="preserve"> database of students and include a full history of housing/dorm assignments and term-by-term academic performance</w:t>
      </w:r>
    </w:p>
    <w:p w14:paraId="7E55E5BB" w14:textId="77777777" w:rsidR="00846DE8" w:rsidRPr="0008207D" w:rsidRDefault="00846DE8" w:rsidP="00846DE8">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p>
    <w:p w14:paraId="172AAE71" w14:textId="56127F51" w:rsidR="003A2DD3" w:rsidRDefault="003A2DD3"/>
    <w:p w14:paraId="1EAB3D0A" w14:textId="2A5170B7" w:rsidR="0087554F" w:rsidRDefault="0087554F"/>
    <w:p w14:paraId="115DEC48" w14:textId="0871DE89" w:rsidR="0087554F" w:rsidRDefault="0087554F">
      <w:r>
        <w:t>Alcohol literature</w:t>
      </w:r>
      <w:r w:rsidR="008366A6">
        <w:t xml:space="preserve"> (updated Nov 2021). Why do we care about alcohol</w:t>
      </w:r>
      <w:r w:rsidR="002E5CB8">
        <w:t xml:space="preserve"> offenses</w:t>
      </w:r>
      <w:r w:rsidR="008366A6">
        <w:t>?</w:t>
      </w:r>
    </w:p>
    <w:p w14:paraId="20B55E02" w14:textId="461DB701" w:rsidR="008366A6" w:rsidRDefault="008366A6" w:rsidP="008366A6">
      <w:pPr>
        <w:pStyle w:val="ListParagraph"/>
        <w:numPr>
          <w:ilvl w:val="0"/>
          <w:numId w:val="2"/>
        </w:numPr>
      </w:pPr>
      <w:r>
        <w:fldChar w:fldCharType="begin"/>
      </w:r>
      <w:r>
        <w:instrText xml:space="preserve"> ADDIN ZOTERO_ITEM CSL_CITATION {"citationID":"FvR00zEi","properties":{"formattedCitation":"(Carpenter and Dobkin 2015)","plainCitation":"(Carpenter and Dobkin 2015)","noteIndex":0},"citationItems":[{"id":644,"uris":["http://zotero.org/users/local/Y2pNJapA/items/6Z32UHR6"],"uri":["http://zotero.org/users/local/Y2pNJapA/items/6Z32UHR6"],"itemData":{"id":644,"type":"article-journal","abstract":"We use variation from the minimum legal drinking age to estimate the causal effect of access to alcohol on crime. Using a census of arrests in California and a regression discontinuity design, we find that individuals just over age 21 are 5.9% more likely to be arrested than individuals just under 21. This increase is mostly due to assaults, alcohol-related offenses, and nuisance crimes. These results suggest that policies that restrict access to alcohol have the potential to substantially reduce crime.","container-title":"The Review of Economics and Statistics","DOI":"10.1162/REST_a_00489","ISSN":"0034-6535","issue":"2","journalAbbreviation":"The Review of Economics and Statistics","page":"521-524","source":"Silverchair","title":"The Minimum Legal Drinking Age and Crime","volume":"97","author":[{"family":"Carpenter","given":"Christopher"},{"family":"Dobkin","given":"Carlos"}],"issued":{"date-parts":[["2015",5,1]]}}}],"schema":"https://github.com/citation-style-language/schema/raw/master/csl-citation.json"} </w:instrText>
      </w:r>
      <w:r>
        <w:fldChar w:fldCharType="separate"/>
      </w:r>
      <w:r>
        <w:rPr>
          <w:noProof/>
        </w:rPr>
        <w:t>(Carpenter and Dobkin 2015)</w:t>
      </w:r>
      <w:r>
        <w:fldChar w:fldCharType="end"/>
      </w:r>
    </w:p>
    <w:p w14:paraId="7322BF8B" w14:textId="47C77E57" w:rsidR="008366A6" w:rsidRDefault="008366A6" w:rsidP="008366A6">
      <w:pPr>
        <w:pStyle w:val="ListParagraph"/>
        <w:numPr>
          <w:ilvl w:val="1"/>
          <w:numId w:val="2"/>
        </w:numPr>
      </w:pPr>
      <w:r>
        <w:t>Type: Economics/Causal</w:t>
      </w:r>
    </w:p>
    <w:p w14:paraId="4B469AE8" w14:textId="706DC8CC" w:rsidR="008366A6" w:rsidRDefault="008366A6" w:rsidP="008366A6">
      <w:pPr>
        <w:pStyle w:val="ListParagraph"/>
        <w:numPr>
          <w:ilvl w:val="1"/>
          <w:numId w:val="2"/>
        </w:numPr>
      </w:pPr>
      <w:r>
        <w:t>Main Study: uses RD with the minimum legal drinking age to find that individuals just over age 21 have a higher likelihood to be arrested for things such as assaults, alcohol-related offenses, and nuisance crimes. Things such as DUI and drunkenness increase a lot as well.</w:t>
      </w:r>
    </w:p>
    <w:p w14:paraId="3EBD2BA0" w14:textId="68CDAEC2" w:rsidR="008366A6" w:rsidRDefault="008366A6" w:rsidP="008366A6">
      <w:pPr>
        <w:pStyle w:val="ListParagraph"/>
        <w:numPr>
          <w:ilvl w:val="1"/>
          <w:numId w:val="2"/>
        </w:numPr>
      </w:pPr>
      <w:r>
        <w:t>Data: California Monthly Arrest Data which is the universe of arrests in California.</w:t>
      </w:r>
    </w:p>
    <w:p w14:paraId="35B64083" w14:textId="14E4D9B9" w:rsidR="008366A6" w:rsidRDefault="008366A6" w:rsidP="008366A6">
      <w:pPr>
        <w:pStyle w:val="ListParagraph"/>
        <w:numPr>
          <w:ilvl w:val="1"/>
          <w:numId w:val="2"/>
        </w:numPr>
      </w:pPr>
      <w:r>
        <w:t xml:space="preserve">Main point: alcohol causes people to do </w:t>
      </w:r>
      <w:proofErr w:type="gramStart"/>
      <w:r>
        <w:t>really dumb</w:t>
      </w:r>
      <w:proofErr w:type="gramEnd"/>
      <w:r>
        <w:t xml:space="preserve"> shit.</w:t>
      </w:r>
    </w:p>
    <w:p w14:paraId="2A814EF2" w14:textId="41AD7DD4" w:rsidR="002E5CB8" w:rsidRDefault="002E5CB8" w:rsidP="002E5CB8">
      <w:r>
        <w:t>Alcohol literature on academic performance:</w:t>
      </w:r>
    </w:p>
    <w:p w14:paraId="056256B2" w14:textId="77777777" w:rsidR="002E5CB8" w:rsidRDefault="002E5CB8" w:rsidP="002E5CB8">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tWdYQkEK","properties":{"formattedCitation":"(Kremer and Levy 2008)","plainCitation":"(Kremer and Levy 2008)","noteIndex":0},"citationItems":[{"id":587,"uris":["http://zotero.org/users/local/Y2pNJapA/items/DYF2F45I"],"uri":["http://zotero.org/users/local/Y2pNJapA/items/DYF2F45I"],"itemData":{"id":587,"type":"article-journal","abstract":"This paper examines the extent to which college students who drink alcohol influence their peers. We exploit a natural experiment in which students at a large state university were randomly assigned roommates through a lottery system. We find that on average, males assigned to roommates who reported drinking in the year prior to entering college had a Grade Point Average (GPA) one quarter-point lower than those assigned to nondrinking roommates. The effect of initial assignment to a drinking roommate persists into the second year of college and possibly grows. The effect is especially large for students who drank alcohol themselves in the year prior to college. In contrast to the males, females' GPAs do not appear affected by roommates' drinking prior to college. Furthermore, students' college GPA is not significantly affected by roommates' high school grades, admission test scores, or family background. These findings are more consistent with models in which peers change people's preferences than with models in which peers change people's choice sets. Surprisingly, the policy of segregating drinkers by having substance-free housing could potentially lower average GPA in the university.","container-title":"Journal of Economic Perspectives","DOI":"10.1257/jep.22.3.189","ISSN":"0895-3309","issue":"3","language":"en","page":"189-206","source":"www.aeaweb.org","title":"Peer Effects and Alcohol Use among College Students","volume":"22","author":[{"family":"Kremer","given":"Michael"},{"family":"Levy","given":"Dan"}],"issued":{"date-parts":[["2008",9]]}}}],"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Kremer and Levy 2008)</w:t>
      </w:r>
      <w:r>
        <w:rPr>
          <w:rFonts w:ascii="Arial" w:eastAsia="Times New Roman" w:hAnsi="Arial" w:cs="Arial"/>
          <w:color w:val="000000"/>
          <w:sz w:val="22"/>
          <w:szCs w:val="22"/>
        </w:rPr>
        <w:fldChar w:fldCharType="end"/>
      </w:r>
    </w:p>
    <w:p w14:paraId="28A4AEED" w14:textId="77777777" w:rsidR="002E5CB8" w:rsidRDefault="002E5CB8" w:rsidP="002E5CB8">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37C1157E" w14:textId="0ACDABC8" w:rsidR="002E5CB8" w:rsidRPr="002E5CB8" w:rsidRDefault="002E5CB8" w:rsidP="002E5CB8">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the random assignment of roommates to estimate the effect of alcohol use among college students at a large state university. Finds effects on males. </w:t>
      </w:r>
      <w:proofErr w:type="gramStart"/>
      <w:r>
        <w:rPr>
          <w:rFonts w:ascii="Arial" w:eastAsia="Times New Roman" w:hAnsi="Arial" w:cs="Arial"/>
          <w:color w:val="000000"/>
          <w:sz w:val="22"/>
          <w:szCs w:val="22"/>
        </w:rPr>
        <w:t>In particular, if</w:t>
      </w:r>
      <w:proofErr w:type="gramEnd"/>
      <w:r>
        <w:rPr>
          <w:rFonts w:ascii="Arial" w:eastAsia="Times New Roman" w:hAnsi="Arial" w:cs="Arial"/>
          <w:color w:val="000000"/>
          <w:sz w:val="22"/>
          <w:szCs w:val="22"/>
        </w:rPr>
        <w:t xml:space="preserve"> a male was assigned a roommate that previously drank alcohol prior to college, then that male should expect to have a lower grade point average than those assigned to nondrinking roommates. </w:t>
      </w:r>
    </w:p>
    <w:p w14:paraId="382DF11D" w14:textId="7235534E" w:rsidR="008366A6" w:rsidRDefault="008366A6" w:rsidP="008366A6">
      <w:pPr>
        <w:pStyle w:val="ListParagraph"/>
        <w:numPr>
          <w:ilvl w:val="0"/>
          <w:numId w:val="2"/>
        </w:numPr>
      </w:pPr>
      <w:r>
        <w:fldChar w:fldCharType="begin"/>
      </w:r>
      <w:r>
        <w:instrText xml:space="preserve"> ADDIN ZOTERO_ITEM CSL_CITATION {"citationID":"Dxt18PhH","properties":{"formattedCitation":"(Carrell, Hoekstra, and West 2011)","plainCitation":"(Carrell, Hoekstra, and West 2011)","noteIndex":0},"citationItems":[{"id":641,"uris":["http://zotero.org/users/local/Y2pNJapA/items/ETL8IY3V"],"uri":["http://zotero.org/users/local/Y2pNJapA/items/ETL8IY3V"],"itemData":{"id":641,"type":"article-journal","abstract":"This paper examines the effect of alcohol consumption on student achievement. To do so, we exploit the discontinuity in drinking at age 21 at a college in which the minimum legal drinking age is strictly enforced. We find that drinking causes significant reductions in academic performance, particularly for the highest-performing students. This suggests that the negative consequences of alcohol consumption extend beyond the narrow segment of the population at risk of more severe, low-frequency, outcomes.","container-title":"Journal of Public Economics","DOI":"10.1016/j.jpubeco.2010.08.008","ISSN":"0047-2727","issue":"1","journalAbbreviation":"Journal of Public Economics","language":"en","page":"54-62","source":"ScienceDirect","title":"Does drinking impair college performance? Evidence from a regression discontinuity approach","title-short":"Does drinking impair college performance?","volume":"95","author":[{"family":"Carrell","given":"Scott E."},{"family":"Hoekstra","given":"Mark"},{"family":"West","given":"James E."}],"issued":{"date-parts":[["2011",2,1]]}}}],"schema":"https://github.com/citation-style-language/schema/raw/master/csl-citation.json"} </w:instrText>
      </w:r>
      <w:r>
        <w:fldChar w:fldCharType="separate"/>
      </w:r>
      <w:r>
        <w:rPr>
          <w:noProof/>
        </w:rPr>
        <w:t>(Carrell, Hoekstra, and West 2011)</w:t>
      </w:r>
      <w:r>
        <w:fldChar w:fldCharType="end"/>
      </w:r>
    </w:p>
    <w:p w14:paraId="02C9C051" w14:textId="660868A7" w:rsidR="008366A6" w:rsidRDefault="008366A6" w:rsidP="008366A6">
      <w:pPr>
        <w:pStyle w:val="ListParagraph"/>
        <w:numPr>
          <w:ilvl w:val="1"/>
          <w:numId w:val="2"/>
        </w:numPr>
      </w:pPr>
      <w:r>
        <w:t>Type: Economics/Causal</w:t>
      </w:r>
    </w:p>
    <w:p w14:paraId="6BA3BA43" w14:textId="1EC29FC8" w:rsidR="008366A6" w:rsidRDefault="008366A6" w:rsidP="008366A6">
      <w:pPr>
        <w:pStyle w:val="ListParagraph"/>
        <w:numPr>
          <w:ilvl w:val="1"/>
          <w:numId w:val="2"/>
        </w:numPr>
      </w:pPr>
      <w:r>
        <w:t>Main Study: Uses RD with minimum legal drinking age to find that alcohol significantly affects academic performance, particularly for the highest performing students.</w:t>
      </w:r>
    </w:p>
    <w:p w14:paraId="2B787DAB" w14:textId="6D3AA57C" w:rsidR="008366A6" w:rsidRDefault="008366A6" w:rsidP="008366A6">
      <w:pPr>
        <w:pStyle w:val="ListParagraph"/>
        <w:numPr>
          <w:ilvl w:val="1"/>
          <w:numId w:val="2"/>
        </w:numPr>
      </w:pPr>
      <w:r>
        <w:lastRenderedPageBreak/>
        <w:t>Data: administrative data on the</w:t>
      </w:r>
      <w:r w:rsidR="00244EE7">
        <w:t xml:space="preserve"> US Air Force Academy from 2000-2006. Ban on underage drinking in this setting is extremely enforced. Students have no discretion in choosing their professors.</w:t>
      </w:r>
    </w:p>
    <w:p w14:paraId="7DEB7CA8" w14:textId="59B7FD92" w:rsidR="00244EE7" w:rsidRDefault="00244EE7" w:rsidP="008366A6">
      <w:pPr>
        <w:pStyle w:val="ListParagraph"/>
        <w:numPr>
          <w:ilvl w:val="1"/>
          <w:numId w:val="2"/>
        </w:numPr>
      </w:pPr>
      <w:r>
        <w:t>Main Point: alcohol causes declines in college performance</w:t>
      </w:r>
    </w:p>
    <w:p w14:paraId="0287B8F0" w14:textId="3A9DC64E" w:rsidR="00244EE7" w:rsidRDefault="00244EE7" w:rsidP="00244EE7">
      <w:pPr>
        <w:pStyle w:val="ListParagraph"/>
        <w:numPr>
          <w:ilvl w:val="0"/>
          <w:numId w:val="2"/>
        </w:numPr>
      </w:pPr>
      <w:r>
        <w:fldChar w:fldCharType="begin"/>
      </w:r>
      <w:r>
        <w:instrText xml:space="preserve"> ADDIN ZOTERO_ITEM CSL_CITATION {"citationID":"dI83OAAW","properties":{"formattedCitation":"(Ha and Smith 2019)","plainCitation":"(Ha and Smith 2019)","noteIndex":0},"citationItems":[{"id":631,"uris":["http://zotero.org/users/local/Y2pNJapA/items/RR4HXSXR"],"uri":["http://zotero.org/users/local/Y2pNJapA/items/RR4HXSXR"],"itemData":{"id":631,"type":"article-journal","abstract":"Previous research finds that legal access to alcohol hinders the academic performance of college students. However, the existing studies differ materially in magnitudes, suggesting a reduction in subsequent grades of either 0.03 or 0.10 standard deviations. One plausible explanation is that the change in alcohol consumption that occurs upon attaining the minimum legal drinking age (MLDA) differs across student populations. We test this hypothesis by leveraging predictable variation in adherence to the MLDA across students within the same institution. We find that students with limited underage access to alcohol experience the largest declines in academics upon turning 21, while students with large social networks that likely enable underage consumption experience no effect.","container-title":"Economics of Education Review","DOI":"http://dx.doi.org/10.1016/j.econedurev.2019.05.002","ISSN":"0272-7757","language":"English","note":"number-of-pages: 4","page":"19-22","source":"ProQuest","title":"Legal Access to Alcohol and Academic Performance: Who Is Affected?","title-short":"Legal Access to Alcohol and Academic Performance","volume":"72","author":[{"family":"Ha","given":"Joung Yeob"},{"family":"Smith","given":"Austin C."}],"issued":{"date-parts":[["2019"]]}}}],"schema":"https://github.com/citation-style-language/schema/raw/master/csl-citation.json"} </w:instrText>
      </w:r>
      <w:r>
        <w:fldChar w:fldCharType="separate"/>
      </w:r>
      <w:r>
        <w:rPr>
          <w:noProof/>
        </w:rPr>
        <w:t>(Ha and Smith 2019)</w:t>
      </w:r>
      <w:r>
        <w:fldChar w:fldCharType="end"/>
      </w:r>
    </w:p>
    <w:p w14:paraId="51CD8390" w14:textId="38409CFD" w:rsidR="00244EE7" w:rsidRDefault="00244EE7" w:rsidP="00244EE7">
      <w:pPr>
        <w:pStyle w:val="ListParagraph"/>
        <w:numPr>
          <w:ilvl w:val="1"/>
          <w:numId w:val="2"/>
        </w:numPr>
      </w:pPr>
      <w:r>
        <w:t>Type: Economic/Causal</w:t>
      </w:r>
    </w:p>
    <w:p w14:paraId="21D36064" w14:textId="51E52F9A" w:rsidR="00244EE7" w:rsidRDefault="00244EE7" w:rsidP="00244EE7">
      <w:pPr>
        <w:pStyle w:val="ListParagraph"/>
        <w:numPr>
          <w:ilvl w:val="1"/>
          <w:numId w:val="2"/>
        </w:numPr>
      </w:pPr>
      <w:r>
        <w:t xml:space="preserve">Main Study: uses RD with the minimum legal drinking age to find that alcohol hinders academic performance in college. Particularly for students that had limited underage access, while students with large social networks and access experience almost no effect. Different from the Hoekstra paper because it uses a different school in the Midwest that is not the Airforce. </w:t>
      </w:r>
    </w:p>
    <w:p w14:paraId="6060141D" w14:textId="1B60243D" w:rsidR="00244EE7" w:rsidRDefault="00244EE7" w:rsidP="00244EE7">
      <w:pPr>
        <w:pStyle w:val="ListParagraph"/>
        <w:numPr>
          <w:ilvl w:val="0"/>
          <w:numId w:val="2"/>
        </w:numPr>
      </w:pPr>
      <w:r>
        <w:fldChar w:fldCharType="begin"/>
      </w:r>
      <w:r>
        <w:instrText xml:space="preserve"> ADDIN ZOTERO_ITEM CSL_CITATION {"citationID":"1Oib6JfN","properties":{"formattedCitation":"(Lindo, Swensen, and Waddell 2013)","plainCitation":"(Lindo, Swensen, and Waddell 2013)","noteIndex":0},"citationItems":[{"id":635,"uris":["http://zotero.org/users/local/Y2pNJapA/items/5ZFSHKAU"],"uri":["http://zotero.org/users/local/Y2pNJapA/items/5ZFSHKAU"],"itemData":{"id":635,"type":"article-journal","abstract":"We consider the effect of legal access to alcohol on student achievement. Our preferred approach identifies the effect through changes in one's performance after gaining legal access to alcohol, controlling flexibly for the expected evolution of grades as one makes progress towards their degree. We also report RD-based estimates but argue that an RD design is not well suited to the research question in our setting. We find that students’ grades fall below their expected levels upon being able to drink legally, but by less than previously documented. We also show that there are effects on women and that the effects are persistent. Using the 1997 National Longitudinal Survey of Youth, we show that students drink more often after legal access but do not consume more drinks on days on which they drink.","container-title":"Journal of Health Economics","DOI":"10.1016/j.jhealeco.2012.09.009","ISSN":"0167-6296","issue":"1","journalAbbreviation":"Journal of Health Economics","language":"en","page":"22-32","source":"ScienceDirect","title":"Alcohol and student performance: Estimating the effect of legal access","title-short":"Alcohol and student performance","volume":"32","author":[{"family":"Lindo","given":"Jason M."},{"family":"Swensen","given":"Isaac D."},{"family":"Waddell","given":"Glen R."}],"issued":{"date-parts":[["2013",1,1]]}}}],"schema":"https://github.com/citation-style-language/schema/raw/master/csl-citation.json"} </w:instrText>
      </w:r>
      <w:r>
        <w:fldChar w:fldCharType="separate"/>
      </w:r>
      <w:r>
        <w:rPr>
          <w:noProof/>
        </w:rPr>
        <w:t>(Lindo, Swensen, and Waddell 2013)</w:t>
      </w:r>
      <w:r>
        <w:fldChar w:fldCharType="end"/>
      </w:r>
    </w:p>
    <w:p w14:paraId="525B00C4" w14:textId="2EBC916B" w:rsidR="00244EE7" w:rsidRDefault="00244EE7" w:rsidP="00244EE7">
      <w:pPr>
        <w:pStyle w:val="ListParagraph"/>
        <w:numPr>
          <w:ilvl w:val="1"/>
          <w:numId w:val="2"/>
        </w:numPr>
      </w:pPr>
      <w:r>
        <w:t>Type: Economic/Causal</w:t>
      </w:r>
    </w:p>
    <w:p w14:paraId="13238C91" w14:textId="153B13DD" w:rsidR="00244EE7" w:rsidRDefault="00244EE7" w:rsidP="00244EE7">
      <w:pPr>
        <w:pStyle w:val="ListParagraph"/>
        <w:numPr>
          <w:ilvl w:val="1"/>
          <w:numId w:val="2"/>
        </w:numPr>
      </w:pPr>
      <w:r>
        <w:t xml:space="preserve">Main Study: uses RD with minimum legal drinking age to find that alcohol hinders academic performance. </w:t>
      </w:r>
      <w:r w:rsidR="002E5CB8">
        <w:t>Different setting than before (Oregon).</w:t>
      </w:r>
    </w:p>
    <w:p w14:paraId="1675B3AB" w14:textId="333C78C9" w:rsidR="002E5CB8" w:rsidRDefault="002E5CB8" w:rsidP="002E5CB8"/>
    <w:p w14:paraId="439096D0" w14:textId="35169AE1" w:rsidR="002E5CB8" w:rsidRDefault="002E5CB8" w:rsidP="002E5CB8">
      <w:r>
        <w:t>Alcohol literature on what happens when you prohibit it</w:t>
      </w:r>
    </w:p>
    <w:p w14:paraId="6E5E74CA" w14:textId="77777777" w:rsidR="002E5CB8" w:rsidRDefault="002E5CB8" w:rsidP="002E5CB8">
      <w:pPr>
        <w:numPr>
          <w:ilvl w:val="0"/>
          <w:numId w:val="3"/>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cTy4pzok","properties":{"formattedCitation":"(Liang and Huang 2008)","plainCitation":"(Liang and Huang 2008)","noteIndex":0},"citationItems":[{"id":590,"uris":["http://zotero.org/users/local/Y2pNJapA/items/WRA2UNAU"],"uri":["http://zotero.org/users/local/Y2pNJapA/items/WRA2UNAU"],"itemData":{"id":590,"type":"article-journal","abstract":"Zero tolerance laws make it illegal per se for anyone under age 21 to drive with any measurable amount of blood alcohol. Although a link has been established between zero tolerance laws and lower motor vehicle fatalities, research has not produced strong evidence on how zero tolerance laws influence individual alcohol use and drinking and driving behaviors. Using a unique data set and a difference-in-difference-in-difference-type research design, we are able to analyze a number of pathways through which zero tolerance laws can work among an important underage population, college students. We find that zero tolerance laws reduce drinking and driving among college students. Further analysis of our detailed alcohol use measures suggests that zero tolerance laws are particularly effective at reducing the probability of driving after drinking for those who reported drinking away from home. Published in 2008 by John Wiley &amp; Sons, Ltd.","container-title":"Health Economics","DOI":"10.1002/hec.1321","ISSN":"1099-1050","issue":"11","language":"en","note":"_eprint: https://onlinelibrary.wiley.com/doi/pdf/10.1002/hec.1321","page":"1261-1275","source":"Wiley Online Library","title":"Go out or stay in? The effects of zero tolerance laws on alcohol use and drinking and driving patterns among college students","title-short":"Go out or stay in?","volume":"17","author":[{"family":"Liang","given":"Lan"},{"family":"Huang","given":"Jidong"}],"issued":{"date-parts":[["2008"]]}}}],"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Liang and Huang 2008)</w:t>
      </w:r>
      <w:r>
        <w:rPr>
          <w:rFonts w:ascii="Arial" w:eastAsia="Times New Roman" w:hAnsi="Arial" w:cs="Arial"/>
          <w:color w:val="000000"/>
          <w:sz w:val="22"/>
          <w:szCs w:val="22"/>
        </w:rPr>
        <w:fldChar w:fldCharType="end"/>
      </w:r>
    </w:p>
    <w:p w14:paraId="38B3562E" w14:textId="77777777" w:rsidR="002E5CB8" w:rsidRDefault="002E5CB8" w:rsidP="002E5CB8">
      <w:pPr>
        <w:numPr>
          <w:ilvl w:val="1"/>
          <w:numId w:val="3"/>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52FDF2A9" w14:textId="77777777" w:rsidR="002E5CB8" w:rsidRDefault="002E5CB8" w:rsidP="002E5CB8">
      <w:pPr>
        <w:numPr>
          <w:ilvl w:val="1"/>
          <w:numId w:val="3"/>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Uses zero tolerance laws to show that harsher punishment amounts to less drinking and driving. The control group here is older college students. Hence, comparing drinking and driving of young underage students to older college students. 26-27% reduction in probability of drinking and driving among those who reported drinking away from home.</w:t>
      </w:r>
    </w:p>
    <w:p w14:paraId="73530FF6" w14:textId="77777777" w:rsidR="002E5CB8" w:rsidRDefault="002E5CB8" w:rsidP="002E5CB8">
      <w:pPr>
        <w:numPr>
          <w:ilvl w:val="2"/>
          <w:numId w:val="3"/>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The College Alcohol Surveys by Harvard School of Public Health (1993, 1997, 1999). This has 119 schools and coverage of 40 states.</w:t>
      </w:r>
    </w:p>
    <w:p w14:paraId="54985703" w14:textId="77777777" w:rsidR="002E5CB8" w:rsidRDefault="002E5CB8" w:rsidP="002E5CB8">
      <w:pPr>
        <w:numPr>
          <w:ilvl w:val="1"/>
          <w:numId w:val="3"/>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ther Results: Shows that most drinking occurs at a student’s residence, although not too different from drinking away from home.</w:t>
      </w:r>
    </w:p>
    <w:p w14:paraId="3F407F28" w14:textId="77777777" w:rsidR="002E5CB8" w:rsidRDefault="002E5CB8" w:rsidP="002E5CB8">
      <w:pPr>
        <w:pStyle w:val="ListParagraph"/>
        <w:numPr>
          <w:ilvl w:val="0"/>
          <w:numId w:val="3"/>
        </w:numPr>
      </w:pPr>
    </w:p>
    <w:p w14:paraId="34394A51" w14:textId="03AECC35" w:rsidR="002E5CB8" w:rsidRDefault="002E5CB8" w:rsidP="002E5CB8"/>
    <w:p w14:paraId="63DCB843" w14:textId="14FEBC26" w:rsidR="00660F4C" w:rsidRDefault="00660F4C" w:rsidP="002E5CB8">
      <w:r>
        <w:t>Studies that are closest to yours:</w:t>
      </w:r>
    </w:p>
    <w:p w14:paraId="417DB357" w14:textId="77777777" w:rsidR="00660F4C" w:rsidRDefault="00660F4C" w:rsidP="00660F4C">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Lindo et. al)</w:t>
      </w:r>
    </w:p>
    <w:p w14:paraId="0E55E919" w14:textId="77777777" w:rsidR="00660F4C" w:rsidRDefault="00660F4C" w:rsidP="00660F4C">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College partying – </w:t>
      </w:r>
    </w:p>
    <w:p w14:paraId="10DC2B6B" w14:textId="697A5859" w:rsidR="00660F4C" w:rsidRDefault="00660F4C" w:rsidP="00660F4C">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 football games more partying more sexual assault</w:t>
      </w:r>
    </w:p>
    <w:p w14:paraId="159C3C2E" w14:textId="62FB6388" w:rsidR="00660F4C" w:rsidRDefault="00660F4C" w:rsidP="00660F4C">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Pitfall: One of the few studies to connect college partying to outcomes at the daily level. Dataset is limited and cannot investigate alcohol incidents – only arrests.</w:t>
      </w:r>
    </w:p>
    <w:p w14:paraId="61263803" w14:textId="7A0951D8" w:rsidR="00660F4C" w:rsidRDefault="00660F4C" w:rsidP="00660F4C">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Pr>
          <w:rFonts w:ascii="Arial" w:eastAsia="Times New Roman" w:hAnsi="Arial" w:cs="Arial"/>
          <w:color w:val="000000"/>
          <w:sz w:val="22"/>
          <w:szCs w:val="22"/>
        </w:rPr>
        <w:instrText xml:space="preserve"> ADDIN ZOTERO_ITEM CSL_CITATION {"citationID":"zes8TZGS","properties":{"formattedCitation":"(\\uc0\\u8220{}Greek Myth or Fact? The Role of Greek Houses in Alcohol and Drug Violations on American Campuses\\uc0\\u8221{} n.d.)","plainCitation":"(“Greek Myth or Fact? The Role of Greek Houses in Alcohol and Drug Violations on American Campuses” n.d.)","noteIndex":0},"citationItems":[{"id":637,"uris":["http://zotero.org/users/local/Y2pNJapA/items/E8Y6RPX2"],"uri":["http://zotero.org/users/local/Y2pNJapA/items/E8Y6RPX2"],"itemData":{"id":637,"type":"webpage","abstract":"Greek-letter student social groups, better known as fraternities and sororities, are a ubiquitous feature on many American higher education campuses....","language":"en","title":"Greek Myth or Fact? The Role of Greek Houses in Alcohol and Drug Violations on American Campuses","title-short":"Greek Myth or Fact?","URL":"https://www.iza.org/publications/dp/14660/greek-myth-or-fact-the-role-of-greek-houses-in-alcohol-and-drug-violations-on-american-campuses","accessed":{"date-parts":[["2021",11,21]]}}}],"schema":"https://github.com/citation-style-language/schema/raw/master/csl-citation.json"} </w:instrText>
      </w:r>
      <w:r>
        <w:rPr>
          <w:rFonts w:ascii="Arial" w:eastAsia="Times New Roman" w:hAnsi="Arial" w:cs="Arial"/>
          <w:color w:val="000000"/>
          <w:sz w:val="22"/>
          <w:szCs w:val="22"/>
        </w:rPr>
        <w:fldChar w:fldCharType="separate"/>
      </w:r>
      <w:r w:rsidRPr="00660F4C">
        <w:rPr>
          <w:rFonts w:ascii="Arial" w:hAnsi="Arial" w:cs="Arial"/>
          <w:color w:val="000000"/>
          <w:sz w:val="22"/>
        </w:rPr>
        <w:t>(“Greek Myth or Fact? The Role of Greek Houses in Alcohol and Drug Violations on American Campuses” n.d.)</w:t>
      </w:r>
      <w:r>
        <w:rPr>
          <w:rFonts w:ascii="Arial" w:eastAsia="Times New Roman" w:hAnsi="Arial" w:cs="Arial"/>
          <w:color w:val="000000"/>
          <w:sz w:val="22"/>
          <w:szCs w:val="22"/>
        </w:rPr>
        <w:fldChar w:fldCharType="end"/>
      </w:r>
      <w:r>
        <w:rPr>
          <w:rFonts w:ascii="Arial" w:eastAsia="Times New Roman" w:hAnsi="Arial" w:cs="Arial"/>
          <w:color w:val="000000"/>
          <w:sz w:val="22"/>
          <w:szCs w:val="22"/>
        </w:rPr>
        <w:t xml:space="preserve"> Manu Raghav</w:t>
      </w:r>
    </w:p>
    <w:p w14:paraId="5295C620" w14:textId="1A2770DF" w:rsidR="00660F4C" w:rsidRDefault="00660F4C" w:rsidP="00660F4C">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Economic/Associative, not </w:t>
      </w:r>
      <w:proofErr w:type="gramStart"/>
      <w:r>
        <w:rPr>
          <w:rFonts w:ascii="Arial" w:eastAsia="Times New Roman" w:hAnsi="Arial" w:cs="Arial"/>
          <w:color w:val="000000"/>
          <w:sz w:val="22"/>
          <w:szCs w:val="22"/>
        </w:rPr>
        <w:t>really causal</w:t>
      </w:r>
      <w:proofErr w:type="gramEnd"/>
    </w:p>
    <w:p w14:paraId="7621D2E8" w14:textId="6FD661D8" w:rsidR="00660F4C" w:rsidRDefault="00660F4C" w:rsidP="00660F4C">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investigates the degree to which fraternities affect drug and liquor law violations across universities in the US. Finds that a larger percentage of students in fraternities is associated with an increase in the number of drug law arrests. Finds that a larger percentage of sororities is associated with an increase in the number of liquor law violations.</w:t>
      </w:r>
    </w:p>
    <w:p w14:paraId="0E748472" w14:textId="6A82B0F3" w:rsidR="00660F4C" w:rsidRDefault="00660F4C" w:rsidP="00660F4C">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Problems with this study: </w:t>
      </w:r>
    </w:p>
    <w:p w14:paraId="32CB3B9C" w14:textId="5B318586" w:rsidR="00660F4C" w:rsidRDefault="00660F4C" w:rsidP="00660F4C">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 xml:space="preserve">Uses the US News Reports which does not consider only IFC </w:t>
      </w:r>
      <w:proofErr w:type="gramStart"/>
      <w:r>
        <w:rPr>
          <w:rFonts w:ascii="Arial" w:eastAsia="Times New Roman" w:hAnsi="Arial" w:cs="Arial"/>
          <w:color w:val="000000"/>
          <w:sz w:val="22"/>
          <w:szCs w:val="22"/>
        </w:rPr>
        <w:t>fraternities:</w:t>
      </w:r>
      <w:proofErr w:type="gramEnd"/>
      <w:r>
        <w:rPr>
          <w:rFonts w:ascii="Arial" w:eastAsia="Times New Roman" w:hAnsi="Arial" w:cs="Arial"/>
          <w:color w:val="000000"/>
          <w:sz w:val="22"/>
          <w:szCs w:val="22"/>
        </w:rPr>
        <w:t xml:space="preserve"> considers multicultural and professional fraternities too which is a much different population.</w:t>
      </w:r>
    </w:p>
    <w:p w14:paraId="15DC3AA7" w14:textId="56F1C24A" w:rsidR="00660F4C" w:rsidRDefault="00660F4C" w:rsidP="00660F4C">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Uses the Campus Safety and security data which is aggregated to the yearly level. </w:t>
      </w:r>
    </w:p>
    <w:p w14:paraId="13B783AD" w14:textId="14C238EB" w:rsidR="00660F4C" w:rsidRDefault="00660F4C" w:rsidP="00660F4C">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Cannot directly attribute the violations to fraternities/sororities.</w:t>
      </w:r>
    </w:p>
    <w:p w14:paraId="7A0E544D" w14:textId="77777777" w:rsidR="00660F4C" w:rsidRPr="0087554F" w:rsidRDefault="00660F4C" w:rsidP="00660F4C">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p>
    <w:p w14:paraId="0B84BC60" w14:textId="77777777" w:rsidR="00660F4C" w:rsidRDefault="00660F4C" w:rsidP="002E5CB8"/>
    <w:p w14:paraId="45FA57D7" w14:textId="386F8C08" w:rsidR="0087554F" w:rsidRDefault="0087554F"/>
    <w:p w14:paraId="2A5BE394" w14:textId="7C78DFE1" w:rsidR="0087554F" w:rsidRDefault="0087554F">
      <w:r>
        <w:t>Fraternity literature:</w:t>
      </w:r>
    </w:p>
    <w:p w14:paraId="42480806" w14:textId="276A06A4" w:rsidR="0087554F" w:rsidRDefault="0087554F" w:rsidP="0087554F">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sidR="008366A6">
        <w:rPr>
          <w:rFonts w:ascii="Arial" w:eastAsia="Times New Roman" w:hAnsi="Arial" w:cs="Arial"/>
          <w:color w:val="000000"/>
          <w:sz w:val="22"/>
          <w:szCs w:val="22"/>
        </w:rPr>
        <w:instrText xml:space="preserve"> ADDIN ZOTERO_ITEM CSL_CITATION {"citationID":"BoWKwO77","properties":{"formattedCitation":"(Sacerdote 2001)","plainCitation":"(Sacerdote 2001)","noteIndex":0},"citationItems":[{"id":596,"uris":["http://zotero.org/users/local/Y2pNJapA/items/WD6JTC9D"],"uri":["http://zotero.org/users/local/Y2pNJapA/items/WD6JTC9D"],"itemData":{"id":596,"type":"article-journal","abstract":"This paper uses a unique data set to measure peer effects among college roommates. Freshman year roommates and dormmates are randomly assigned at Dartmouth College. I find that peers have an impact on grade point average and on decisions to join social groups such as fraternities. Residential peer effects are markedly absent in other major life decisions such as choice of college major. Peer effects in GPA occur at the individual room level, whereas peer effects in fraternity membership occur both at the room level and the entire dorm level. Overall, the data provide strong evidence for the existence of peer effects in student outcomes.","container-title":"The Quarterly Journal of Economics","DOI":"10.1162/00335530151144131","ISSN":"0033-5533","issue":"2","journalAbbreviation":"The Quarterly Journal of Economics","page":"681-704","source":"Silverchair","title":"Peer Effects with Random Assignment: Results for Dartmouth Roommates*","title-short":"Peer Effects with Random Assignment","volume":"116","author":[{"family":"Sacerdote","given":"Bruce"}],"issued":{"date-parts":[["2001",5,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Sacerdote 2001)</w:t>
      </w:r>
      <w:r>
        <w:rPr>
          <w:rFonts w:ascii="Arial" w:eastAsia="Times New Roman" w:hAnsi="Arial" w:cs="Arial"/>
          <w:color w:val="000000"/>
          <w:sz w:val="22"/>
          <w:szCs w:val="22"/>
        </w:rPr>
        <w:fldChar w:fldCharType="end"/>
      </w:r>
    </w:p>
    <w:p w14:paraId="60689EA7"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289B49A8"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Main Study: uses randomly assigned students at Dartmouth college for peer effects. </w:t>
      </w:r>
    </w:p>
    <w:p w14:paraId="68657577"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1758425B"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If freshman year roommate joins fraternity, then 8 percent more likely to do so - they </w:t>
      </w:r>
      <w:proofErr w:type="gramStart"/>
      <w:r>
        <w:rPr>
          <w:rFonts w:ascii="Arial" w:eastAsia="Times New Roman" w:hAnsi="Arial" w:cs="Arial"/>
          <w:color w:val="000000"/>
          <w:sz w:val="22"/>
          <w:szCs w:val="22"/>
        </w:rPr>
        <w:t>actually join</w:t>
      </w:r>
      <w:proofErr w:type="gramEnd"/>
      <w:r>
        <w:rPr>
          <w:rFonts w:ascii="Arial" w:eastAsia="Times New Roman" w:hAnsi="Arial" w:cs="Arial"/>
          <w:color w:val="000000"/>
          <w:sz w:val="22"/>
          <w:szCs w:val="22"/>
        </w:rPr>
        <w:t xml:space="preserve"> the same house frequently too.</w:t>
      </w:r>
    </w:p>
    <w:p w14:paraId="2FF654A8"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w:t>
      </w:r>
    </w:p>
    <w:p w14:paraId="181A8255" w14:textId="1BE7DD40"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rtmouth’s database of students and include a full history of housing/dorm assignments and term-by-term academic performance</w:t>
      </w:r>
    </w:p>
    <w:p w14:paraId="7BBB5000" w14:textId="43E3035B" w:rsidR="0087554F" w:rsidRDefault="0087554F" w:rsidP="0087554F">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sidRPr="0008207D">
        <w:rPr>
          <w:rFonts w:ascii="Arial" w:eastAsia="Times New Roman" w:hAnsi="Arial" w:cs="Arial"/>
          <w:color w:val="000000"/>
          <w:sz w:val="22"/>
          <w:szCs w:val="22"/>
        </w:rPr>
        <w:fldChar w:fldCharType="begin"/>
      </w:r>
      <w:r w:rsidR="008366A6">
        <w:rPr>
          <w:rFonts w:ascii="Arial" w:eastAsia="Times New Roman" w:hAnsi="Arial" w:cs="Arial"/>
          <w:color w:val="000000"/>
          <w:sz w:val="22"/>
          <w:szCs w:val="22"/>
        </w:rPr>
        <w:instrText xml:space="preserve"> ADDIN ZOTERO_ITEM CSL_CITATION {"citationID":"mvlCSbCo","properties":{"formattedCitation":"(Mara, Davis, and Schmidt 2018)","plainCitation":"(Mara, Davis, and Schmidt 2018)","noteIndex":0},"citationItems":[{"id":103,"uris":["http://zotero.org/users/local/Y2pNJapA/items/XJMNE84L"],"uri":["http://zotero.org/users/local/Y2pNJapA/items/XJMNE84L"],"itemData":{"id":103,"type":"article-journal","abstract":"We exploit changes in the residential and social environment on campus to identify the economic and academic consequences of fraternity membership at a small Northeastern college. Our estimates suggest that these consequences are large, with fraternity membership lowering student grade point average by approximately 0.25 points on the traditional 4-point scale, but raising future income by approximately 36%, for those students whose decision about membership is affected by changes in the environment. These results suggest that fraternity membership causally produces large gains in social capital, which more than outweigh its negative effects on human capital for potential members. Alcohol-related behavior does not explain much of the effects of fraternity membership on either the human capital or social capital effects. These findings suggest that college administrators face significant trade-offs when crafting policies related to Greek life on campus. (JEL I23, J24, I12)","container-title":"Contemporary Economic Policy","DOI":"10.1111/coep.12249","ISSN":"1465-7287","issue":"2","language":"en","note":"_eprint: https://onlinelibrary.wiley.com/doi/pdf/10.1111/coep.12249","page":"263-276","source":"Wiley Online Library","title":"Social Animal House: The Economic and Academic Consequences of Fraternity Membership","title-short":"Social Animal House","volume":"36","author":[{"family":"Mara","given":"Jack"},{"family":"Davis","given":"Lewis"},{"family":"Schmidt","given":"Stephen"}],"issued":{"date-parts":[["2018"]]}}}],"schema":"https://github.com/citation-style-language/schema/raw/master/csl-citation.json"} </w:instrText>
      </w:r>
      <w:r w:rsidRPr="0008207D">
        <w:rPr>
          <w:rFonts w:ascii="Arial" w:eastAsia="Times New Roman" w:hAnsi="Arial" w:cs="Arial"/>
          <w:color w:val="000000"/>
          <w:sz w:val="22"/>
          <w:szCs w:val="22"/>
        </w:rPr>
        <w:fldChar w:fldCharType="separate"/>
      </w:r>
      <w:r w:rsidRPr="0008207D">
        <w:rPr>
          <w:rFonts w:ascii="Arial" w:eastAsia="Times New Roman" w:hAnsi="Arial" w:cs="Arial"/>
          <w:noProof/>
          <w:color w:val="000000"/>
          <w:sz w:val="22"/>
          <w:szCs w:val="22"/>
        </w:rPr>
        <w:t>(Mara, Davis, and Schmidt 2018)</w:t>
      </w:r>
      <w:r w:rsidRPr="0008207D">
        <w:rPr>
          <w:rFonts w:ascii="Arial" w:eastAsia="Times New Roman" w:hAnsi="Arial" w:cs="Arial"/>
          <w:color w:val="000000"/>
          <w:sz w:val="22"/>
          <w:szCs w:val="22"/>
        </w:rPr>
        <w:fldChar w:fldCharType="end"/>
      </w:r>
    </w:p>
    <w:p w14:paraId="5BF90D5B"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w:t>
      </w:r>
    </w:p>
    <w:p w14:paraId="7C82318C"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his study has a nice lit review to steal</w:t>
      </w:r>
    </w:p>
    <w:p w14:paraId="29B3D1BB"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Causal effect of fraternity membership on college grades and future income levels by exploiting time variation in college’s social and residential environment. Use presence of theme houses and non-Greek social houses and the presence of female students on campus to instrument for Greek membership.</w:t>
      </w:r>
    </w:p>
    <w:p w14:paraId="7281AECC"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w:t>
      </w:r>
    </w:p>
    <w:p w14:paraId="741BCD54"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survey administered in fall 2009. Restricts survey to men who are currently employed full time. 1600 observations over 40 years.</w:t>
      </w:r>
    </w:p>
    <w:p w14:paraId="69A10E38" w14:textId="77777777"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p>
    <w:p w14:paraId="62AB5A2D"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ies lower grade point average by approximately .25 points on the traditional 4-point scale</w:t>
      </w:r>
    </w:p>
    <w:p w14:paraId="62AF5666"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Raises future income by approximately 36%</w:t>
      </w:r>
    </w:p>
    <w:p w14:paraId="7B927007" w14:textId="7E5FC9CC"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329709EF" w14:textId="3E54DDAD" w:rsidR="0087554F" w:rsidRDefault="0087554F" w:rsidP="0087554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sidR="008366A6">
        <w:rPr>
          <w:rFonts w:ascii="Arial" w:eastAsia="Times New Roman" w:hAnsi="Arial" w:cs="Arial"/>
          <w:color w:val="000000"/>
          <w:sz w:val="22"/>
          <w:szCs w:val="22"/>
        </w:rPr>
        <w:instrText xml:space="preserve"> ADDIN ZOTERO_ITEM CSL_CITATION {"citationID":"QydEgAT9","properties":{"formattedCitation":"(P. W. Routon and Walker 2014)","plainCitation":"(P. W. Routon and Walker 2014)","noteIndex":0},"citationItems":[{"id":108,"uris":["http://zotero.org/users/local/Y2pNJapA/items/4347J9XR"],"uri":["http://zotero.org/users/local/Y2pNJapA/items/4347J9XR"],"itemData":{"id":108,"type":"article-journal","abstract":"Using a longitudinal survey of college students from over 400 institutions and a propensity score weighting framework, we examine the impacts of college fraternity and sorority membership on academic outcomes and general facets of the college experience. Our results suggest a mixed academic effect for males and a positive academic effect for females. For both genders, we find evidence that membership increases the likelihood of graduating on time and graduate school aspirations. For males, however, there appears to be a small, negative impact on grades. For both genders, we find that Greek membership increases the frequency of alcohol and cigarette consumption and decreases religious convictions and religious service attendance. Lastly, Greek organization members are more likely to participate in student government, perform volunteer work, and begin their careers immediately following graduation.","container-title":"Journal of Behavioral and Experimental Economics","DOI":"10.1016/j.socec.2014.02.003","ISSN":"2214-8043","journalAbbreviation":"Journal of Behavioral and Experimental Economics","language":"en","page":"63-70","source":"ScienceDirect","title":"The impact of Greek organization membership on collegiate outcomes: Evidence from a National Survey","title-short":"The impact of Greek organization membership on collegiate outcomes","volume":"49","author":[{"family":"Routon","given":"P. Wesley"},{"family":"Walker","given":"Jay K."}],"issued":{"date-parts":[["2014",4,1]]}}}],"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P. W. Routon and Walker 2014)</w:t>
      </w:r>
      <w:r>
        <w:rPr>
          <w:rFonts w:ascii="Arial" w:eastAsia="Times New Roman" w:hAnsi="Arial" w:cs="Arial"/>
          <w:color w:val="000000"/>
          <w:sz w:val="22"/>
          <w:szCs w:val="22"/>
        </w:rPr>
        <w:fldChar w:fldCharType="end"/>
      </w:r>
    </w:p>
    <w:p w14:paraId="6764E71F"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 – Probably the main paper in this field</w:t>
      </w:r>
    </w:p>
    <w:p w14:paraId="25036D2D"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Uses propensity score matching to estimate the effects of Greek membership</w:t>
      </w:r>
    </w:p>
    <w:p w14:paraId="0F8013D1"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w:t>
      </w:r>
      <w:r>
        <w:rPr>
          <w:rFonts w:ascii="Arial" w:eastAsia="Times New Roman" w:hAnsi="Arial" w:cs="Arial"/>
          <w:color w:val="000000"/>
          <w:sz w:val="22"/>
          <w:szCs w:val="22"/>
        </w:rPr>
        <w:tab/>
      </w:r>
    </w:p>
    <w:p w14:paraId="3F8502CE" w14:textId="5B5DA770" w:rsidR="0087554F"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 that membership increases the likelihood of graduation on time and graduate school aspirations. </w:t>
      </w:r>
    </w:p>
    <w:p w14:paraId="32ED564B" w14:textId="5C53D3D2" w:rsidR="00E20637" w:rsidRDefault="00E20637"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inds that membership makes 14 percentage points. </w:t>
      </w:r>
    </w:p>
    <w:p w14:paraId="6CC9766B" w14:textId="77777777" w:rsidR="0087554F"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Small negative impact on grades.</w:t>
      </w:r>
    </w:p>
    <w:p w14:paraId="07D0E20F"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Uses a longitudinal survey of college students from over 400 institutions.</w:t>
      </w:r>
    </w:p>
    <w:p w14:paraId="737CFE3C" w14:textId="77777777" w:rsidR="0087554F" w:rsidRPr="000B1BFD"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Higher Education Research Institute surveys (1994-1999)</w:t>
      </w:r>
    </w:p>
    <w:p w14:paraId="1D324B1F"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y members are about 14 percentage points more likely to report they drink beer “frequently” while sorority members </w:t>
      </w:r>
      <w:proofErr w:type="gramStart"/>
      <w:r>
        <w:rPr>
          <w:rFonts w:ascii="Arial" w:eastAsia="Times New Roman" w:hAnsi="Arial" w:cs="Arial"/>
          <w:color w:val="000000"/>
          <w:sz w:val="22"/>
          <w:szCs w:val="22"/>
        </w:rPr>
        <w:t>is</w:t>
      </w:r>
      <w:proofErr w:type="gramEnd"/>
      <w:r>
        <w:rPr>
          <w:rFonts w:ascii="Arial" w:eastAsia="Times New Roman" w:hAnsi="Arial" w:cs="Arial"/>
          <w:color w:val="000000"/>
          <w:sz w:val="22"/>
          <w:szCs w:val="22"/>
        </w:rPr>
        <w:t xml:space="preserve"> about 9 percent points.</w:t>
      </w:r>
    </w:p>
    <w:p w14:paraId="2D78998A"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lastRenderedPageBreak/>
        <w:t>Other Results</w:t>
      </w:r>
    </w:p>
    <w:p w14:paraId="06A6FC3B" w14:textId="77777777" w:rsidR="0087554F"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Fraternity members spend about 1.9 hours per week more than non-Greeks partying.</w:t>
      </w:r>
    </w:p>
    <w:p w14:paraId="4F2726A5" w14:textId="77777777" w:rsidR="0087554F"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cluded analysis from over 450 American colleges and universities</w:t>
      </w:r>
    </w:p>
    <w:p w14:paraId="2C025F29" w14:textId="77777777" w:rsidR="0087554F" w:rsidRPr="000E655D"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Fraternities are predominantly white, spend approximately 2 hours more per week partying, spend approximately 2 hours more per week socialization with friends, drink more, and parent’s income is </w:t>
      </w:r>
      <w:proofErr w:type="gramStart"/>
      <w:r>
        <w:rPr>
          <w:rFonts w:ascii="Arial" w:eastAsia="Times New Roman" w:hAnsi="Arial" w:cs="Arial"/>
          <w:color w:val="000000"/>
          <w:sz w:val="22"/>
          <w:szCs w:val="22"/>
        </w:rPr>
        <w:t>higher</w:t>
      </w:r>
      <w:proofErr w:type="gramEnd"/>
      <w:r>
        <w:rPr>
          <w:rFonts w:ascii="Arial" w:eastAsia="Times New Roman" w:hAnsi="Arial" w:cs="Arial"/>
          <w:color w:val="000000"/>
          <w:sz w:val="22"/>
          <w:szCs w:val="22"/>
        </w:rPr>
        <w:t xml:space="preserve"> and level of schooling is higher.</w:t>
      </w:r>
    </w:p>
    <w:p w14:paraId="72096BDA"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w:t>
      </w:r>
    </w:p>
    <w:p w14:paraId="523418E7" w14:textId="605122C2" w:rsidR="0087554F" w:rsidRPr="002E5CB8" w:rsidRDefault="0087554F" w:rsidP="0087554F">
      <w:pPr>
        <w:numPr>
          <w:ilvl w:val="2"/>
          <w:numId w:val="1"/>
        </w:numPr>
        <w:spacing w:before="100" w:beforeAutospacing="1" w:after="100" w:afterAutospacing="1"/>
        <w:textAlignment w:val="baseline"/>
        <w:rPr>
          <w:rFonts w:ascii="Arial" w:eastAsia="Times New Roman" w:hAnsi="Arial" w:cs="Arial"/>
          <w:color w:val="000000"/>
          <w:sz w:val="22"/>
          <w:szCs w:val="22"/>
        </w:rPr>
      </w:pPr>
      <w:r w:rsidRPr="000E655D">
        <w:rPr>
          <w:rFonts w:ascii="Arial" w:eastAsia="Times New Roman" w:hAnsi="Arial" w:cs="Arial"/>
          <w:color w:val="000000"/>
          <w:sz w:val="22"/>
          <w:szCs w:val="22"/>
        </w:rPr>
        <w:t>Since only matches on observables, Greek membership is still not random.</w:t>
      </w:r>
      <w:r>
        <w:rPr>
          <w:rFonts w:ascii="Arial" w:eastAsia="Times New Roman" w:hAnsi="Arial" w:cs="Arial"/>
          <w:color w:val="000000"/>
          <w:sz w:val="22"/>
          <w:szCs w:val="22"/>
        </w:rPr>
        <w:t xml:space="preserve"> Lots of </w:t>
      </w:r>
      <w:proofErr w:type="spellStart"/>
      <w:r>
        <w:rPr>
          <w:rFonts w:ascii="Arial" w:eastAsia="Times New Roman" w:hAnsi="Arial" w:cs="Arial"/>
          <w:color w:val="000000"/>
          <w:sz w:val="22"/>
          <w:szCs w:val="22"/>
        </w:rPr>
        <w:t>unobservables</w:t>
      </w:r>
      <w:proofErr w:type="spellEnd"/>
      <w:r>
        <w:rPr>
          <w:rFonts w:ascii="Arial" w:eastAsia="Times New Roman" w:hAnsi="Arial" w:cs="Arial"/>
          <w:color w:val="000000"/>
          <w:sz w:val="22"/>
          <w:szCs w:val="22"/>
        </w:rPr>
        <w:t xml:space="preserve"> go into a Greek membership. Sexual desire, desire to network, desire to be loved, etc.</w:t>
      </w:r>
    </w:p>
    <w:p w14:paraId="3BE0A8BD"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Only looks at economic and academic consequences of fraternity membership at a small North-eastern college. Very limited external validity.</w:t>
      </w:r>
    </w:p>
    <w:p w14:paraId="34B63F97" w14:textId="77777777"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Alumni who graduated in the 1970s make up 31% of the sample.</w:t>
      </w:r>
    </w:p>
    <w:p w14:paraId="4EB25108" w14:textId="73D9C93E" w:rsidR="0087554F" w:rsidRDefault="0087554F" w:rsidP="0087554F">
      <w:pPr>
        <w:pStyle w:val="ListParagraph"/>
        <w:numPr>
          <w:ilvl w:val="2"/>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A lot of the survey required alumni to recall </w:t>
      </w:r>
      <w:proofErr w:type="gramStart"/>
      <w:r>
        <w:rPr>
          <w:rFonts w:ascii="Arial" w:eastAsia="Times New Roman" w:hAnsi="Arial" w:cs="Arial"/>
          <w:color w:val="000000"/>
          <w:sz w:val="22"/>
          <w:szCs w:val="22"/>
        </w:rPr>
        <w:t>status’</w:t>
      </w:r>
      <w:proofErr w:type="gramEnd"/>
      <w:r>
        <w:rPr>
          <w:rFonts w:ascii="Arial" w:eastAsia="Times New Roman" w:hAnsi="Arial" w:cs="Arial"/>
          <w:color w:val="000000"/>
          <w:sz w:val="22"/>
          <w:szCs w:val="22"/>
        </w:rPr>
        <w:t xml:space="preserve"> of college attributes. For instanc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SAT score,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attractiveness level, </w:t>
      </w:r>
      <w:proofErr w:type="spellStart"/>
      <w:r>
        <w:rPr>
          <w:rFonts w:ascii="Arial" w:eastAsia="Times New Roman" w:hAnsi="Arial" w:cs="Arial"/>
          <w:color w:val="000000"/>
          <w:sz w:val="22"/>
          <w:szCs w:val="22"/>
        </w:rPr>
        <w:t>self reported</w:t>
      </w:r>
      <w:proofErr w:type="spellEnd"/>
      <w:r>
        <w:rPr>
          <w:rFonts w:ascii="Arial" w:eastAsia="Times New Roman" w:hAnsi="Arial" w:cs="Arial"/>
          <w:color w:val="000000"/>
          <w:sz w:val="22"/>
          <w:szCs w:val="22"/>
        </w:rPr>
        <w:t xml:space="preserve"> drinking habits, self-reported drinking intensity, </w:t>
      </w:r>
    </w:p>
    <w:p w14:paraId="050A4264" w14:textId="0A4BDE57" w:rsidR="0087554F" w:rsidRDefault="0087554F" w:rsidP="0087554F">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Insights: drinking may reduce time to study therefore affecting GPA. I don’t think</w:t>
      </w:r>
    </w:p>
    <w:p w14:paraId="0B0B80E1" w14:textId="7A46FD6C" w:rsidR="0087554F" w:rsidRDefault="0087554F" w:rsidP="0087554F">
      <w:pPr>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fldChar w:fldCharType="begin"/>
      </w:r>
      <w:r w:rsidR="008366A6">
        <w:rPr>
          <w:rFonts w:ascii="Arial" w:eastAsia="Times New Roman" w:hAnsi="Arial" w:cs="Arial"/>
          <w:color w:val="000000"/>
          <w:sz w:val="22"/>
          <w:szCs w:val="22"/>
        </w:rPr>
        <w:instrText xml:space="preserve"> ADDIN ZOTERO_ITEM CSL_CITATION {"citationID":"ozUlgifN","properties":{"formattedCitation":"(Rooney and Smith 2019)","plainCitation":"(Rooney and Smith 2019)","noteIndex":0},"citationItems":[{"id":230,"uris":["http://zotero.org/users/local/Y2pNJapA/items/RX9X8QJE"],"uri":["http://zotero.org/users/local/Y2pNJapA/items/RX9X8QJE"],"itemData":{"id":230,"type":"article-journal","abstract":"Recently, many high-profile scandals have occurred on college campuses. How might scandals affect colleges' outcomes? To investigate, we construct a dataset of scandals at the top 100 U.S. universities from 2001 to 2013. We find that scandals with significant media coverage substantially reduce applications. For example, a scandal covered in a long-form news article leads to a 10% drop in applications the following year-roughly the same impact of dropping ten spots in prominent college rankings. This impact persists for 2 years. We find no impact on incoming student body competitiveness, yield, or alumni donations, and little effect on deterring future scandals. (JEL L82, I23, D83)","container-title":"Contemporary Economic Policy","DOI":"10.1111/coep.12427","ISSN":"1465-7287","issue":"3","language":"en","note":"_eprint: https://onlinelibrary.wiley.com/doi/pdf/10.1111/coep.12427","page":"492-508","source":"Wiley Online Library","title":"The Impact of Highly Publicized Campus Scandals on College Outcomes","volume":"37","author":[{"family":"Rooney","given":"Patrick"},{"family":"Smith","given":"Jonathan"}],"issued":{"date-parts":[["2019"]]}}}],"schema":"https://github.com/citation-style-language/schema/raw/master/csl-citation.json"} </w:instrText>
      </w:r>
      <w:r>
        <w:rPr>
          <w:rFonts w:ascii="Arial" w:eastAsia="Times New Roman" w:hAnsi="Arial" w:cs="Arial"/>
          <w:color w:val="000000"/>
          <w:sz w:val="22"/>
          <w:szCs w:val="22"/>
        </w:rPr>
        <w:fldChar w:fldCharType="separate"/>
      </w:r>
      <w:r>
        <w:rPr>
          <w:rFonts w:ascii="Arial" w:eastAsia="Times New Roman" w:hAnsi="Arial" w:cs="Arial"/>
          <w:noProof/>
          <w:color w:val="000000"/>
          <w:sz w:val="22"/>
          <w:szCs w:val="22"/>
        </w:rPr>
        <w:t>(Rooney and Smith 2019)</w:t>
      </w:r>
      <w:r>
        <w:rPr>
          <w:rFonts w:ascii="Arial" w:eastAsia="Times New Roman" w:hAnsi="Arial" w:cs="Arial"/>
          <w:color w:val="000000"/>
          <w:sz w:val="22"/>
          <w:szCs w:val="22"/>
        </w:rPr>
        <w:fldChar w:fldCharType="end"/>
      </w:r>
    </w:p>
    <w:p w14:paraId="535BFCAC"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Type: Economic/Causal</w:t>
      </w:r>
    </w:p>
    <w:p w14:paraId="0AF93086"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Study: How do college scandals affect outcomes? Scandals look at include sexual assaults, murders, hazing, and cheating. Murders and sexual assault make up 70% of the sample treatments. New York Times citations serves as a proxy for size of national media coverage. Find no effects on competitiveness, no effects on donations.</w:t>
      </w:r>
    </w:p>
    <w:p w14:paraId="14C73696"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ata: Constructed a large data set of top 100 US universities from 2001-2013. Find that scandals with significant media coverage substantially reduce applications (10%).</w:t>
      </w:r>
    </w:p>
    <w:p w14:paraId="3985CAEB" w14:textId="77777777" w:rsidR="0087554F" w:rsidRDefault="0087554F" w:rsidP="0087554F">
      <w:pPr>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Downfalls: Only looks at top 100 universities. Can’t look at effects of “snowballing”. For instance, scandals tend to get bigger and more salient as time goes on. While they look at persistent effects (no effects after 2 years), they can’t find the effects of scandals getting larger and larger.</w:t>
      </w:r>
    </w:p>
    <w:p w14:paraId="1B9D590B" w14:textId="32725B64" w:rsidR="0087554F" w:rsidRDefault="0087554F" w:rsidP="0087554F">
      <w:pPr>
        <w:pStyle w:val="ListParagraph"/>
        <w:numPr>
          <w:ilvl w:val="0"/>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Lindo et. al)</w:t>
      </w:r>
    </w:p>
    <w:p w14:paraId="6828D415" w14:textId="7BBDB00C" w:rsid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 xml:space="preserve">College partying – </w:t>
      </w:r>
    </w:p>
    <w:p w14:paraId="2C494402" w14:textId="22564573" w:rsidR="0087554F" w:rsidRPr="0087554F" w:rsidRDefault="0087554F" w:rsidP="0087554F">
      <w:pPr>
        <w:pStyle w:val="ListParagraph"/>
        <w:numPr>
          <w:ilvl w:val="1"/>
          <w:numId w:val="1"/>
        </w:numPr>
        <w:spacing w:before="100" w:beforeAutospacing="1" w:after="100" w:afterAutospacing="1"/>
        <w:textAlignment w:val="baseline"/>
        <w:rPr>
          <w:rFonts w:ascii="Arial" w:eastAsia="Times New Roman" w:hAnsi="Arial" w:cs="Arial"/>
          <w:color w:val="000000"/>
          <w:sz w:val="22"/>
          <w:szCs w:val="22"/>
        </w:rPr>
      </w:pPr>
      <w:r>
        <w:rPr>
          <w:rFonts w:ascii="Arial" w:eastAsia="Times New Roman" w:hAnsi="Arial" w:cs="Arial"/>
          <w:color w:val="000000"/>
          <w:sz w:val="22"/>
          <w:szCs w:val="22"/>
        </w:rPr>
        <w:t>Main results- football games more partying more sexual assault</w:t>
      </w:r>
    </w:p>
    <w:p w14:paraId="291F911B" w14:textId="77777777" w:rsidR="0087554F" w:rsidRPr="0087554F" w:rsidRDefault="0087554F" w:rsidP="0087554F">
      <w:pPr>
        <w:spacing w:before="100" w:beforeAutospacing="1" w:after="100" w:afterAutospacing="1"/>
        <w:textAlignment w:val="baseline"/>
        <w:rPr>
          <w:rFonts w:ascii="Arial" w:eastAsia="Times New Roman" w:hAnsi="Arial" w:cs="Arial"/>
          <w:color w:val="000000"/>
          <w:sz w:val="22"/>
          <w:szCs w:val="22"/>
        </w:rPr>
      </w:pPr>
    </w:p>
    <w:p w14:paraId="4431B70B" w14:textId="55FEAE85" w:rsidR="0087554F" w:rsidRDefault="004F483B">
      <w:r>
        <w:t>My contribution:</w:t>
      </w:r>
    </w:p>
    <w:p w14:paraId="2679FAC9" w14:textId="77777777" w:rsidR="004F483B" w:rsidRDefault="004F483B"/>
    <w:sectPr w:rsidR="004F483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5A45D1"/>
    <w:multiLevelType w:val="hybridMultilevel"/>
    <w:tmpl w:val="33409C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037CD5"/>
    <w:multiLevelType w:val="multilevel"/>
    <w:tmpl w:val="B5389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8E3184E"/>
    <w:multiLevelType w:val="hybridMultilevel"/>
    <w:tmpl w:val="466AE6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BFA"/>
    <w:rsid w:val="00001928"/>
    <w:rsid w:val="0008207D"/>
    <w:rsid w:val="000B1BFD"/>
    <w:rsid w:val="000E655D"/>
    <w:rsid w:val="00214B1D"/>
    <w:rsid w:val="002214BC"/>
    <w:rsid w:val="00241BFA"/>
    <w:rsid w:val="00244EE7"/>
    <w:rsid w:val="002502D7"/>
    <w:rsid w:val="0025327A"/>
    <w:rsid w:val="00254290"/>
    <w:rsid w:val="002E5CB8"/>
    <w:rsid w:val="00313F73"/>
    <w:rsid w:val="003A2DD3"/>
    <w:rsid w:val="003F7AD4"/>
    <w:rsid w:val="004441B4"/>
    <w:rsid w:val="004657D1"/>
    <w:rsid w:val="004F276F"/>
    <w:rsid w:val="004F483B"/>
    <w:rsid w:val="00511F02"/>
    <w:rsid w:val="006175BF"/>
    <w:rsid w:val="00625E63"/>
    <w:rsid w:val="00660F4C"/>
    <w:rsid w:val="00686963"/>
    <w:rsid w:val="006A72FF"/>
    <w:rsid w:val="008366A6"/>
    <w:rsid w:val="00846DE8"/>
    <w:rsid w:val="00867D35"/>
    <w:rsid w:val="0087554F"/>
    <w:rsid w:val="008963ED"/>
    <w:rsid w:val="008B651F"/>
    <w:rsid w:val="00946EED"/>
    <w:rsid w:val="009C14DD"/>
    <w:rsid w:val="009E4685"/>
    <w:rsid w:val="009F199D"/>
    <w:rsid w:val="00A04845"/>
    <w:rsid w:val="00A2704D"/>
    <w:rsid w:val="00AC0DE8"/>
    <w:rsid w:val="00B27E8A"/>
    <w:rsid w:val="00B808AE"/>
    <w:rsid w:val="00D31DEB"/>
    <w:rsid w:val="00DC019C"/>
    <w:rsid w:val="00E20637"/>
    <w:rsid w:val="00E47111"/>
    <w:rsid w:val="00EB788E"/>
    <w:rsid w:val="00F06A3E"/>
    <w:rsid w:val="00F06F8D"/>
    <w:rsid w:val="00FD50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41C9458"/>
  <w15:chartTrackingRefBased/>
  <w15:docId w15:val="{9B5E39E2-03B0-5248-89AA-7B48C6CC0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1B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820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7</TotalTime>
  <Pages>8</Pages>
  <Words>9899</Words>
  <Characters>56428</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Topper</dc:creator>
  <cp:keywords/>
  <dc:description/>
  <cp:lastModifiedBy>Michael Topper</cp:lastModifiedBy>
  <cp:revision>19</cp:revision>
  <dcterms:created xsi:type="dcterms:W3CDTF">2021-06-08T18:33:00Z</dcterms:created>
  <dcterms:modified xsi:type="dcterms:W3CDTF">2021-11-22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tRhjtlY"/&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ies>
</file>